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3F0AB58" w:rsidR="00E22B11" w:rsidRPr="00E22B11" w:rsidRDefault="003035B0" w:rsidP="006F63D8">
      <w:pPr>
        <w:spacing w:after="0" w:line="360" w:lineRule="auto"/>
        <w:rPr>
          <w:b/>
          <w:lang w:val="en-US"/>
        </w:rPr>
      </w:pPr>
      <w:r>
        <w:rPr>
          <w:rStyle w:val="EndnoteReference"/>
          <w:b/>
          <w:lang w:val="en-US"/>
        </w:rPr>
        <w:endnoteReference w:id="1"/>
      </w:r>
      <w:r w:rsidR="00E22B11">
        <w:rPr>
          <w:b/>
          <w:lang w:val="en-US"/>
        </w:rPr>
        <w:t>ABSTRACT</w:t>
      </w:r>
    </w:p>
    <w:p w14:paraId="53BEF90C" w14:textId="175360EC"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xml:space="preserve">. 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r w:rsidR="00D111C0">
        <w:t>For supporting</w:t>
      </w:r>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 xml:space="preserve">Finally, to standardize and scale up this application, we present the R package AIscreenR.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7419DE57" w14:textId="77777777" w:rsidR="00627170" w:rsidRPr="00627170" w:rsidRDefault="00627170"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2901549B"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D111C0">
        <w:rPr>
          <w:rFonts w:cs="Times New Roman"/>
          <w:szCs w:val="24"/>
          <w:lang w:val="en-US"/>
        </w:rPr>
        <w:t xml:space="preserve">. </w:t>
      </w:r>
    </w:p>
    <w:p w14:paraId="762A872D" w14:textId="619877AC"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752C30D5"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hich in turn</w:t>
      </w:r>
      <w:r w:rsidR="00D25EF2">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13F15">
        <w:rPr>
          <w:rStyle w:val="translation"/>
          <w:lang w:val="en-US"/>
        </w:rPr>
        <w:t>s</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A57647">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3C0E4383" w:rsidR="0058464F" w:rsidRDefault="009E30B1" w:rsidP="009129E1">
      <w:pPr>
        <w:autoSpaceDE w:val="0"/>
        <w:autoSpaceDN w:val="0"/>
        <w:adjustRightInd w:val="0"/>
        <w:spacing w:after="0" w:line="360" w:lineRule="auto"/>
        <w:jc w:val="both"/>
        <w:rPr>
          <w:lang w:val="en-US"/>
        </w:rPr>
      </w:pPr>
      <w:r w:rsidRPr="001B4101">
        <w:tab/>
      </w:r>
      <w:r w:rsidR="00B13F15">
        <w:t xml:space="preserve">H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0"/>
      <w:r w:rsidR="004B7D02">
        <w:rPr>
          <w:rStyle w:val="CommentReference"/>
        </w:rPr>
        <w:commentReference w:id="1"/>
      </w:r>
      <w:commentRangeEnd w:id="0"/>
      <w:r w:rsidR="00A57647">
        <w:rPr>
          <w:rStyle w:val="CommentReference"/>
        </w:rPr>
        <w:commentReference w:id="0"/>
      </w:r>
      <w:r w:rsidR="00A5764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165DB53A" w:rsidR="007C6660" w:rsidRPr="00B13F15" w:rsidRDefault="00C14FF5" w:rsidP="007C6660">
      <w:pPr>
        <w:autoSpaceDE w:val="0"/>
        <w:autoSpaceDN w:val="0"/>
        <w:adjustRightInd w:val="0"/>
        <w:spacing w:after="0" w:line="360" w:lineRule="auto"/>
        <w:ind w:firstLine="1304"/>
        <w:jc w:val="both"/>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925EC6">
        <w:rPr>
          <w:lang w:val="en-US"/>
        </w:rPr>
        <w:t xml:space="preserve">either </w:t>
      </w:r>
      <w:r w:rsidR="00F54D4D">
        <w:rPr>
          <w:lang w:val="en-US"/>
        </w:rPr>
        <w:t xml:space="preserve">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 xml:space="preserve">(Cohen et al., 2006; Gartlehner et al., 2019; O’Mara-Eves et al., 2015; Van De </w:t>
      </w:r>
      <w:r w:rsidR="00DE061E" w:rsidRPr="00DE061E">
        <w:rPr>
          <w:noProof/>
        </w:rPr>
        <w:lastRenderedPageBreak/>
        <w:t>Schoot et al., 2021)</w:t>
      </w:r>
      <w:r w:rsidR="00EF0A2C">
        <w:fldChar w:fldCharType="end"/>
      </w:r>
      <w:r w:rsidR="002A499D">
        <w:t xml:space="preserve">. </w:t>
      </w:r>
      <w:r w:rsidR="00A57647">
        <w:t xml:space="preserve">These tools </w:t>
      </w:r>
      <w:r w:rsidR="00B13F15">
        <w:t>can make substantial</w:t>
      </w:r>
      <w:r w:rsidR="00925EC6">
        <w:t xml:space="preserve"> reductions in </w:t>
      </w:r>
      <w:r w:rsidR="00D25EF2">
        <w:t xml:space="preserve">human </w:t>
      </w:r>
      <w:r w:rsidR="00D25EF2">
        <w:rPr>
          <w:lang w:val="en-US"/>
        </w:rPr>
        <w:t>screening workload</w:t>
      </w:r>
      <w:r w:rsidR="00925EC6">
        <w:rPr>
          <w:lang w:val="en-US"/>
        </w:rPr>
        <w:t>s</w:t>
      </w:r>
      <w:r w:rsidR="00D25EF2">
        <w:rPr>
          <w:lang w:val="en-US"/>
        </w:rPr>
        <w:t xml:space="preserve"> </w:t>
      </w:r>
      <w:r w:rsidR="00D25EF2">
        <w:t xml:space="preserve">in systematic reviews </w:t>
      </w:r>
      <w:r w:rsidR="00D25EF2">
        <w:fldChar w:fldCharType="begin" w:fldLock="1"/>
      </w:r>
      <w:r w:rsidR="00DC43F8">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B13F15">
        <w:rPr>
          <w:noProof/>
          <w:lang w:val="en-US"/>
        </w:rPr>
        <w:t>(König et al., 2023; O’Mara-Eves et al., 2015; Perlman‐Arrow et al., 2023)</w:t>
      </w:r>
      <w:r w:rsidR="00D25EF2">
        <w:fldChar w:fldCharType="end"/>
      </w:r>
      <w:r w:rsidR="00D25EF2">
        <w:rPr>
          <w:lang w:val="en-US"/>
        </w:rPr>
        <w:t>.</w:t>
      </w:r>
      <w:r w:rsidR="00D25EF2">
        <w:t xml:space="preserve"> </w:t>
      </w:r>
      <w:r w:rsidR="00B13F15">
        <w:t xml:space="preserve">However, </w:t>
      </w:r>
      <w:r w:rsidR="00B13F15">
        <w:rPr>
          <w:rFonts w:cs="Times New Roman"/>
          <w:szCs w:val="24"/>
          <w:lang w:val="en-US"/>
        </w:rPr>
        <w:t>m</w:t>
      </w:r>
      <w:r w:rsidR="00B13F15">
        <w:rPr>
          <w:rFonts w:cs="Times New Roman"/>
          <w:szCs w:val="24"/>
          <w:lang w:val="en-US"/>
        </w:rPr>
        <w:t xml:space="preserve">ost evaluations of traditional </w:t>
      </w:r>
      <w:r w:rsidR="00B13F15" w:rsidRPr="00D25EF2">
        <w:rPr>
          <w:rFonts w:cs="Times New Roman"/>
          <w:szCs w:val="24"/>
          <w:lang w:val="en-US"/>
        </w:rPr>
        <w:t>automated screening tools</w:t>
      </w:r>
      <w:r w:rsidR="00B13F15">
        <w:rPr>
          <w:rFonts w:cs="Times New Roman"/>
          <w:szCs w:val="24"/>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B13F15">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commentRangeStart w:id="2"/>
      <w:commentRangeStart w:id="3"/>
      <w:r w:rsidR="00B13F15" w:rsidRPr="0011702D">
        <w:rPr>
          <w:rFonts w:cs="Times New Roman"/>
          <w:szCs w:val="24"/>
        </w:rPr>
        <w:t>.</w:t>
      </w:r>
      <w:commentRangeEnd w:id="2"/>
      <w:r w:rsidR="00B13F15">
        <w:rPr>
          <w:rStyle w:val="CommentReference"/>
        </w:rPr>
        <w:commentReference w:id="2"/>
      </w:r>
      <w:commentRangeEnd w:id="3"/>
      <w:r w:rsidR="00B13F15">
        <w:rPr>
          <w:rStyle w:val="CommentReference"/>
        </w:rPr>
        <w:commentReference w:id="3"/>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7C6660" w:rsidRPr="00664A3A">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t xml:space="preserve"> </w:t>
      </w:r>
      <w:r w:rsidR="007C6660">
        <w:rPr>
          <w:rStyle w:val="CommentReference"/>
        </w:rPr>
        <w:commentReference w:id="4"/>
      </w:r>
    </w:p>
    <w:p w14:paraId="30D546FB" w14:textId="64B9940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orkload savings</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D25EF2">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D25EF2">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D25EF2">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5"/>
      <w:r w:rsidR="00D25EF2" w:rsidRPr="000D35BD">
        <w:rPr>
          <w:rStyle w:val="FootnoteReference"/>
        </w:rPr>
        <w:footnoteReference w:id="1"/>
      </w:r>
      <w:commentRangeEnd w:id="5"/>
      <w:r w:rsidR="00D25EF2">
        <w:rPr>
          <w:rStyle w:val="CommentReference"/>
        </w:rPr>
        <w:commentReference w:id="5"/>
      </w:r>
      <w:r w:rsidRPr="00B13F15">
        <w:rPr>
          <w:rFonts w:cs="Times New Roman"/>
          <w:szCs w:val="24"/>
          <w:lang w:val="en-US"/>
        </w:rPr>
        <w:t xml:space="preserve"> </w:t>
      </w:r>
    </w:p>
    <w:p w14:paraId="52FF1BB9" w14:textId="707583ED" w:rsidR="007C6660" w:rsidRDefault="00925EC6" w:rsidP="007C6660">
      <w:pPr>
        <w:autoSpaceDE w:val="0"/>
        <w:autoSpaceDN w:val="0"/>
        <w:adjustRightInd w:val="0"/>
        <w:spacing w:after="0" w:line="360" w:lineRule="auto"/>
        <w:ind w:firstLine="1304"/>
        <w:jc w:val="both"/>
        <w:rPr>
          <w:rFonts w:cs="Times New Roman"/>
          <w:szCs w:val="24"/>
          <w:lang w:val="en-US"/>
        </w:rPr>
      </w:pPr>
      <w: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commentRangeStart w:id="6"/>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6"/>
      <w:r w:rsidR="00042C49">
        <w:rPr>
          <w:rStyle w:val="CommentReference"/>
        </w:rPr>
        <w:commentReference w:id="6"/>
      </w:r>
      <w:r w:rsidR="002E48D5">
        <w:rPr>
          <w:rFonts w:cs="Times New Roman"/>
          <w:szCs w:val="24"/>
          <w:lang w:val="en-US"/>
        </w:rPr>
        <w:t xml:space="preserve"> with regard to using OpenAI’s GPT API (application programming interface) models for screening titles and abstracts</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3B5FB3">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25EF2">
        <w:rPr>
          <w:rFonts w:cs="Times New Roman"/>
          <w:szCs w:val="24"/>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4B915FD4"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7" w:name="_Hlk174096458"/>
      <w:r w:rsidRPr="006468C8">
        <w:rPr>
          <w:lang w:val="en-US"/>
        </w:rPr>
        <w:t xml:space="preserve">Guo et al. </w:t>
      </w:r>
      <w:r>
        <w:rPr>
          <w:lang w:val="en-US"/>
        </w:rPr>
        <w:fldChar w:fldCharType="begin" w:fldLock="1"/>
      </w:r>
      <w:r w:rsidRPr="006468C8">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w:instrText>
      </w:r>
      <w:r>
        <w:instrText xml:space="preserve">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6468C8">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7"/>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6468C8">
        <w:rPr>
          <w:lang w:val="en-US"/>
        </w:rPr>
        <w:t xml:space="preserve">title and abstract </w:t>
      </w:r>
      <w:r w:rsidR="006468C8">
        <w:rPr>
          <w:rStyle w:val="translation"/>
          <w:lang w:val="en-US"/>
        </w:rPr>
        <w:t xml:space="preserve">(henceforth TAB)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Pr>
          <w:lang w:val="en-US"/>
        </w:rPr>
        <w:t xml:space="preserve"> values of 0.76 and 0.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8"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8"/>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9"/>
      <w:r w:rsidR="005D6FBB" w:rsidRPr="00974E93">
        <w:rPr>
          <w:lang w:val="en-US"/>
        </w:rPr>
        <w:t>.</w:t>
      </w:r>
      <w:r w:rsidR="005D6FBB">
        <w:rPr>
          <w:rStyle w:val="FootnoteReference"/>
          <w:lang w:val="en-US"/>
        </w:rPr>
        <w:footnoteReference w:id="4"/>
      </w:r>
      <w:r w:rsidR="005D6FBB" w:rsidRPr="00974E93">
        <w:rPr>
          <w:lang w:val="en-US"/>
        </w:rPr>
        <w:t xml:space="preserve"> </w:t>
      </w:r>
      <w:commentRangeEnd w:id="9"/>
      <w:r w:rsidR="00C61084">
        <w:rPr>
          <w:rStyle w:val="CommentReference"/>
        </w:rPr>
        <w:commentReference w:id="9"/>
      </w:r>
    </w:p>
    <w:p w14:paraId="1FC917A1" w14:textId="3FE4A31A" w:rsidR="003B5FB3" w:rsidRPr="00974E93" w:rsidRDefault="00374991" w:rsidP="001F2F21">
      <w:pPr>
        <w:autoSpaceDE w:val="0"/>
        <w:autoSpaceDN w:val="0"/>
        <w:adjustRightInd w:val="0"/>
        <w:spacing w:after="0" w:line="360" w:lineRule="auto"/>
        <w:ind w:firstLine="1304"/>
        <w:jc w:val="both"/>
        <w:rPr>
          <w:rStyle w:val="comma-separator"/>
          <w:rFonts w:cs="Times New Roman"/>
          <w:szCs w:val="24"/>
          <w:lang w:val="en-US"/>
        </w:rPr>
      </w:pPr>
      <w:r>
        <w:rPr>
          <w:lang w:val="en-US"/>
        </w:rPr>
        <w:t>On a related line of research</w:t>
      </w:r>
      <w:r w:rsidR="005D6FBB">
        <w:rPr>
          <w:lang w:val="en-US"/>
        </w:rPr>
        <w:t xml:space="preserve">, </w:t>
      </w:r>
      <w:r w:rsidR="005D6FBB" w:rsidRPr="007332FC">
        <w:rPr>
          <w:lang w:val="en-US"/>
        </w:rPr>
        <w:t xml:space="preserve">Alshami et al. </w:t>
      </w:r>
      <w:r w:rsidR="005D6FBB">
        <w:rPr>
          <w:lang w:val="en-US"/>
        </w:rPr>
        <w:fldChar w:fldCharType="begin" w:fldLock="1"/>
      </w:r>
      <w:r w:rsidR="005D6FBB">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Pr>
          <w:lang w:val="en-US"/>
        </w:rPr>
        <w:fldChar w:fldCharType="separate"/>
      </w:r>
      <w:r w:rsidR="005D6FBB" w:rsidRPr="00DE061E">
        <w:rPr>
          <w:noProof/>
        </w:rPr>
        <w:t>(2023)</w:t>
      </w:r>
      <w:r w:rsidR="005D6FBB">
        <w:rPr>
          <w:lang w:val="en-US"/>
        </w:rPr>
        <w:fldChar w:fldCharType="end"/>
      </w:r>
      <w:r w:rsidR="005D6FBB" w:rsidRPr="007332FC">
        <w:t xml:space="preserve">, </w:t>
      </w:r>
      <w:hyperlink r:id="rId11" w:history="1">
        <w:r w:rsidR="005D6FBB" w:rsidRPr="00340FDD">
          <w:rPr>
            <w:rStyle w:val="Hyperlink"/>
            <w:color w:val="000000" w:themeColor="text1"/>
            <w:u w:val="none"/>
          </w:rPr>
          <w:t>Khraisha</w:t>
        </w:r>
      </w:hyperlink>
      <w:r w:rsidR="005D6FBB">
        <w:rPr>
          <w:rStyle w:val="commaitem"/>
          <w:color w:val="000000" w:themeColor="text1"/>
        </w:rPr>
        <w:t xml:space="preserve">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DE061E">
        <w:rPr>
          <w:rStyle w:val="commaitem"/>
          <w:noProof/>
          <w:color w:val="000000" w:themeColor="text1"/>
        </w:rPr>
        <w:t>(2024)</w:t>
      </w:r>
      <w:r w:rsidR="005D6FBB">
        <w:rPr>
          <w:rStyle w:val="commaitem"/>
          <w:color w:val="000000" w:themeColor="text1"/>
        </w:rPr>
        <w:fldChar w:fldCharType="end"/>
      </w:r>
      <w:r w:rsidR="005D6FBB">
        <w:rPr>
          <w:rStyle w:val="commaitem"/>
          <w:color w:val="000000" w:themeColor="text1"/>
        </w:rPr>
        <w:t xml:space="preserve">, and Issaiy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5D6FBB" w:rsidRPr="004807D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4807D4">
        <w:rPr>
          <w:rStyle w:val="commaitem"/>
          <w:noProof/>
          <w:color w:val="000000" w:themeColor="text1"/>
        </w:rPr>
        <w:t>(2024)</w:t>
      </w:r>
      <w:r w:rsidR="005D6FBB">
        <w:rPr>
          <w:rStyle w:val="commaitem"/>
          <w:color w:val="000000" w:themeColor="text1"/>
        </w:rPr>
        <w:fldChar w:fldCharType="end"/>
      </w:r>
      <w:r w:rsidR="005D6FBB" w:rsidRPr="004807D4">
        <w:rPr>
          <w:rStyle w:val="commaitem"/>
          <w:color w:val="000000" w:themeColor="text1"/>
        </w:rPr>
        <w:t xml:space="preserve"> </w:t>
      </w:r>
      <w:r w:rsidR="005D6FBB" w:rsidRPr="004807D4">
        <w:t xml:space="preserve">explored the ChatGPT </w:t>
      </w:r>
      <w:r w:rsidR="006468C8">
        <w:t xml:space="preserve">web-browser </w:t>
      </w:r>
      <w:r w:rsidR="005D6FBB" w:rsidRPr="004807D4">
        <w:t>interface for</w:t>
      </w:r>
      <w:r w:rsidR="0055363E" w:rsidRPr="004807D4">
        <w:t xml:space="preserve"> </w:t>
      </w:r>
      <w:r w:rsidR="0055363E" w:rsidRPr="00974E93">
        <w:t>TAB</w:t>
      </w:r>
      <w:r w:rsidR="005D6FBB" w:rsidRPr="004807D4">
        <w:t xml:space="preserve"> screening, with mixed results, indicating performance similar to the API models but generally insufficient compared to human reviewers.</w:t>
      </w:r>
      <w:r w:rsidR="00BA50E0">
        <w:t xml:space="preserve"> </w:t>
      </w:r>
    </w:p>
    <w:p w14:paraId="7F265AB5" w14:textId="07200C0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In this respect, i</w:t>
      </w:r>
      <w:r w:rsidR="00395796">
        <w:rPr>
          <w:rStyle w:val="translation"/>
          <w:lang w:val="en-US"/>
        </w:rPr>
        <w:t>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0"/>
      <w:commentRangeStart w:id="11"/>
      <w:r w:rsidR="009E0ED5">
        <w:rPr>
          <w:lang w:val="en-US"/>
        </w:rPr>
        <w:t xml:space="preserve">In Section </w:t>
      </w:r>
      <w:r w:rsidR="00BB68DB">
        <w:rPr>
          <w:lang w:val="en-US"/>
        </w:rPr>
        <w:t>2</w:t>
      </w:r>
      <w:r w:rsidR="009E0ED5">
        <w:rPr>
          <w:lang w:val="en-US"/>
        </w:rPr>
        <w:t xml:space="preserve"> </w:t>
      </w:r>
      <w:commentRangeEnd w:id="10"/>
      <w:r w:rsidR="00DB6430">
        <w:rPr>
          <w:rStyle w:val="CommentReference"/>
        </w:rPr>
        <w:commentReference w:id="10"/>
      </w:r>
      <w:commentRangeEnd w:id="11"/>
      <w:r w:rsidR="00BB68DB">
        <w:rPr>
          <w:rStyle w:val="CommentReference"/>
        </w:rPr>
        <w:commentReference w:id="11"/>
      </w:r>
      <w:r w:rsidR="009E0ED5">
        <w:rPr>
          <w:lang w:val="en-US"/>
        </w:rPr>
        <w:t>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w:t>
      </w:r>
      <w:r w:rsidR="00ED37B4">
        <w:rPr>
          <w:lang w:val="en-US"/>
        </w:rPr>
        <w:lastRenderedPageBreak/>
        <w:t>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62926A3D"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the review </w:t>
      </w:r>
      <w:r w:rsidR="00BA4A56">
        <w:rPr>
          <w:lang w:val="en-US"/>
        </w:rPr>
        <w:fldChar w:fldCharType="begin" w:fldLock="1"/>
      </w:r>
      <w:r w:rsidR="00BA4A56">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7D6D19B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a, t</w:t>
      </w:r>
      <w:r w:rsidR="001138D4">
        <w:rPr>
          <w:lang w:val="en-US"/>
        </w:rPr>
        <w:t xml:space="preserve">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AD4DF6">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AD4DF6">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E1A34A5"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0.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w:t>
      </w:r>
      <w:r w:rsidR="007666B1">
        <w:rPr>
          <w:rFonts w:eastAsiaTheme="minorEastAsia"/>
          <w:lang w:val="en-US"/>
        </w:rPr>
        <w:t xml:space="preserve">would </w:t>
      </w:r>
      <w:r w:rsidR="00D0040B">
        <w:rPr>
          <w:rFonts w:eastAsiaTheme="minorEastAsia"/>
          <w:lang w:val="en-US"/>
        </w:rPr>
        <w:t xml:space="preserve">in most </w:t>
      </w:r>
      <w:r w:rsidR="007666B1">
        <w:rPr>
          <w:rFonts w:eastAsiaTheme="minorEastAsia"/>
          <w:lang w:val="en-US"/>
        </w:rPr>
        <w:t xml:space="preserve">cases still be considere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268F8865"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if one simply uses the raw agreement metric in a context with imbalanced data, then the screening performance will most often be overestimated. A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 xml:space="preserve">metrics that account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Pr>
          <w:rFonts w:eastAsiaTheme="minorEastAsia"/>
          <w:lang w:val="en-US"/>
        </w:rPr>
        <w:t xml:space="preserve">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1C241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4F0D46C3" w14:textId="77777777" w:rsidR="003578DB" w:rsidRDefault="003578DB" w:rsidP="0015006E">
      <w:pPr>
        <w:autoSpaceDE w:val="0"/>
        <w:autoSpaceDN w:val="0"/>
        <w:adjustRightInd w:val="0"/>
        <w:spacing w:after="0" w:line="360" w:lineRule="auto"/>
        <w:ind w:firstLine="1304"/>
        <w:jc w:val="both"/>
        <w:rPr>
          <w:rFonts w:eastAsiaTheme="minorEastAsia"/>
          <w:lang w:val="en-US"/>
        </w:rPr>
      </w:pPr>
    </w:p>
    <w:p w14:paraId="51FB9073" w14:textId="55D75C8A" w:rsidR="003578DB" w:rsidRDefault="003578DB"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lastRenderedPageBreak/>
        <w:t xml:space="preserve">Other relevant metrics could be calculated as well, </w:t>
      </w:r>
      <w:r w:rsidRPr="003578DB">
        <w:rPr>
          <w:rFonts w:eastAsiaTheme="minorEastAsia" w:cs="Times New Roman"/>
          <w:lang w:val="en-US"/>
        </w:rPr>
        <w:t>such as the</w:t>
      </w:r>
      <w:r w:rsidRPr="003578DB">
        <w:rPr>
          <w:rFonts w:cs="Times New Roman"/>
          <w:szCs w:val="24"/>
          <w:lang w:val="en-US"/>
        </w:rPr>
        <w:t xml:space="preserve"> normalized Matthew correlation coefficient</w:t>
      </w:r>
      <w:r>
        <w:rPr>
          <w:rFonts w:cs="Times New Roman"/>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DE061E">
        <w:rPr>
          <w:rFonts w:cs="Times New Roman"/>
          <w:noProof/>
          <w:color w:val="131413"/>
          <w:szCs w:val="24"/>
          <w:lang w:val="en-US"/>
        </w:rPr>
        <w:t>(Chicco &amp; Jurman, 2023)</w:t>
      </w:r>
      <w:r>
        <w:rPr>
          <w:rFonts w:cs="Times New Roman"/>
          <w:color w:val="131413"/>
          <w:szCs w:val="24"/>
          <w:lang w:val="en-US"/>
        </w:rPr>
        <w:fldChar w:fldCharType="end"/>
      </w:r>
      <w:r>
        <w:rPr>
          <w:rFonts w:cs="Times New Roman"/>
          <w:color w:val="131413"/>
          <w:szCs w:val="24"/>
          <w:lang w:val="en-US"/>
        </w:rPr>
        <w:t>. However, we will mainly focus on the metric presented in Equations 1-3 since these are most intuitive in their interpretation. Yet, we have shared all data behind all of our analyses so that readers can conduct further estimations when considered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4D3C3D" w:rsidRDefault="004D3C3D"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4D3C3D" w:rsidRDefault="004D3C3D"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4D3C3D" w:rsidRDefault="004D3C3D"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4D3C3D" w:rsidRDefault="004D3C3D"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0010B005">
                      <wp:simplePos x="0" y="0"/>
                      <wp:positionH relativeFrom="column">
                        <wp:posOffset>1558925</wp:posOffset>
                      </wp:positionH>
                      <wp:positionV relativeFrom="paragraph">
                        <wp:posOffset>26670</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98CCEF" id="_x0000_t32" coordsize="21600,21600" o:spt="32" o:oned="t" path="m,l21600,21600e" filled="f">
                      <v:path arrowok="t" fillok="f" o:connecttype="none"/>
                      <o:lock v:ext="edit" shapetype="t"/>
                    </v:shapetype>
                    <v:shape id="Straight Arrow Connector 8" o:spid="_x0000_s1026" type="#_x0000_t32" style="position:absolute;margin-left:122.75pt;margin-top:2.1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2A764AD3"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5040" behindDoc="0" locked="0" layoutInCell="1" allowOverlap="1" wp14:anchorId="6B81EA6E" wp14:editId="1FD5A985">
                      <wp:simplePos x="0" y="0"/>
                      <wp:positionH relativeFrom="column">
                        <wp:posOffset>1751965</wp:posOffset>
                      </wp:positionH>
                      <wp:positionV relativeFrom="paragraph">
                        <wp:posOffset>131699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95DEF3" id="Straight Arrow Connector 49" o:spid="_x0000_s1026" type="#_x0000_t32" style="position:absolute;margin-left:137.95pt;margin-top:103.7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" strokecolor="black [3213]" strokeweight=".5pt">
                      <v:stroke endarrow="block" joinstyle="miter"/>
                    </v:shape>
                  </w:pict>
                </mc:Fallback>
              </mc:AlternateContent>
            </w:r>
            <w:r w:rsidRPr="0029632B">
              <w:rPr>
                <w:noProof/>
                <w:sz w:val="22"/>
              </w:rPr>
              <mc:AlternateContent>
                <mc:Choice Requires="wps">
                  <w:drawing>
                    <wp:anchor distT="0" distB="0" distL="114300" distR="114300" simplePos="0" relativeHeight="251700224" behindDoc="0" locked="0" layoutInCell="1" allowOverlap="1" wp14:anchorId="574E3DCB" wp14:editId="797623EC">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3DCD9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4D3C3D" w:rsidRDefault="004D3C3D" w:rsidP="0029632B">
                            <w:r w:rsidRPr="001605B2">
                              <w:rPr>
                                <w:sz w:val="22"/>
                              </w:rPr>
                              <w:t>Relevant</w:t>
                            </w:r>
                          </w:p>
                        </w:txbxContent>
                      </v:textbox>
                      <w10:wrap type="square"/>
                    </v:shape>
                  </w:pict>
                </mc:Fallback>
              </mc:AlternateContent>
            </w:r>
            <w:r w:rsidR="00340C02" w:rsidRPr="0029632B">
              <w:rPr>
                <w:noProof/>
                <w:sz w:val="22"/>
              </w:rPr>
              <mc:AlternateContent>
                <mc:Choice Requires="wps">
                  <w:drawing>
                    <wp:anchor distT="45720" distB="45720" distL="114300" distR="114300" simplePos="0" relativeHeight="251739136" behindDoc="0" locked="0" layoutInCell="1" allowOverlap="1" wp14:anchorId="22ADAEEC" wp14:editId="064347AC">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1"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" filled="f" strokecolor="black [3213]">
                      <v:textbox>
                        <w:txbxContent>
                          <w:p w14:paraId="6018FA66"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4D3C3D" w:rsidRDefault="004D3C3D"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4D3C3D" w:rsidRDefault="004D3C3D"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3BA6749E" w14:textId="15264D29"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DE061E" w:rsidRPr="002873F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w:t>
      </w:r>
      <w:r w:rsidR="0093776D">
        <w:rPr>
          <w:lang w:val="en-US"/>
        </w:rPr>
        <w:lastRenderedPageBreak/>
        <w:t>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072A8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6D8B77AC"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D123BC">
        <w:rPr>
          <w:lang w:val="en-US"/>
        </w:rPr>
        <w:t>s</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w:t>
      </w:r>
      <w:r w:rsidR="005A1C02">
        <w:rPr>
          <w:lang w:val="en-US"/>
        </w:rPr>
        <w:t>1</w:t>
      </w:r>
      <w:r w:rsidR="006140D7">
        <w:rPr>
          <w:lang w:val="en-US"/>
        </w:rPr>
        <w:t xml:space="preserve">,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77777777"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 xml:space="preserve">might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5B741426" w:rsidR="001C52EA" w:rsidRPr="005860BB" w:rsidRDefault="00521956" w:rsidP="005C0A5E">
      <w:pPr>
        <w:spacing w:after="0" w:line="360" w:lineRule="auto"/>
        <w:ind w:firstLine="1304"/>
        <w:jc w:val="both"/>
        <w:rPr>
          <w:lang w:val="en-US"/>
        </w:rPr>
      </w:pPr>
      <w:r>
        <w:rPr>
          <w:lang w:val="en-US"/>
        </w:rPr>
        <w:lastRenderedPageBreak/>
        <w:t xml:space="preserve">As such,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D123BC">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B933C9"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4D3C3D" w14:paraId="75B0FFAF" w14:textId="77777777" w:rsidTr="007F4727">
        <w:tc>
          <w:tcPr>
            <w:tcW w:w="1916" w:type="dxa"/>
            <w:tcBorders>
              <w:top w:val="nil"/>
              <w:left w:val="nil"/>
              <w:bottom w:val="nil"/>
              <w:right w:val="nil"/>
            </w:tcBorders>
          </w:tcPr>
          <w:p w14:paraId="1EB677C2" w14:textId="72679CF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4676B3">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4D3C3D"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4676B3">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4D3C3D"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4D3C3D"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B933C9"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0C065561"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135CF5">
          <w:rPr>
            <w:rStyle w:val="Hyperlink"/>
          </w:rPr>
          <w:t>https://osf.io/apdfw/</w:t>
        </w:r>
      </w:hyperlink>
      <w:r w:rsidR="000C3068">
        <w:t xml:space="preserve">. </w:t>
      </w:r>
    </w:p>
    <w:p w14:paraId="463DAAE1" w14:textId="77E1E863" w:rsidR="00B6328D" w:rsidRDefault="00D4382A" w:rsidP="00557310">
      <w:pPr>
        <w:spacing w:after="0" w:line="360" w:lineRule="auto"/>
        <w:ind w:firstLine="1304"/>
        <w:jc w:val="both"/>
        <w:rPr>
          <w:rFonts w:eastAsiaTheme="minorEastAsia"/>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r w:rsidR="005C001E">
        <w:rPr>
          <w:lang w:val="en-US"/>
        </w:rPr>
        <w:t>When working with proportion metrics</w:t>
      </w:r>
      <w:r w:rsidR="000C3068">
        <w:rPr>
          <w:lang w:val="en-US"/>
        </w:rPr>
        <w:t>,</w:t>
      </w:r>
      <w:r w:rsidR="005C001E">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sidR="005C001E">
        <w:rPr>
          <w:lang w:val="en-US"/>
        </w:rPr>
        <w:t>variance componen</w:t>
      </w:r>
      <w:r w:rsidR="007A4FC4">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w:t>
      </w:r>
      <w:r w:rsidR="005C001E">
        <w:rPr>
          <w:lang w:val="en-US"/>
        </w:rPr>
        <w:lastRenderedPageBreak/>
        <w:t>to calculate sampling variance and</w:t>
      </w:r>
      <w:r w:rsidR="007A4FC4">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w:t>
      </w:r>
      <w:r>
        <w:rPr>
          <w:rStyle w:val="FootnoteReference"/>
          <w:lang w:val="en-US"/>
        </w:rPr>
        <w:footnoteReference w:id="6"/>
      </w:r>
      <w:r w:rsidR="005C001E">
        <w:rPr>
          <w:lang w:val="en-US"/>
        </w:rPr>
        <w:t xml:space="preserve"> For the balanced accuracy metric, we calculated the sampling variance of the transformed measure by using the total number of records as the sample size. </w:t>
      </w:r>
    </w:p>
    <w:p w14:paraId="66E1E4A9" w14:textId="05494C1D"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2F9116B" w14:textId="1C3636D2" w:rsidR="00037E9A" w:rsidRPr="00CB5104"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50E67BF0" w14:textId="78A92D39"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the benchmark scheme. All results can be found in the background material. </w:t>
      </w:r>
    </w:p>
    <w:p w14:paraId="0B2924CA" w14:textId="235F1019" w:rsidR="00121068" w:rsidRDefault="00FC3076" w:rsidP="002E603F">
      <w:pPr>
        <w:spacing w:after="0" w:line="360" w:lineRule="auto"/>
        <w:ind w:firstLine="1304"/>
        <w:jc w:val="both"/>
        <w:rPr>
          <w:lang w:val="en-US"/>
        </w:rPr>
      </w:pPr>
      <w:r>
        <w:rPr>
          <w:lang w:val="en-US"/>
        </w:rPr>
        <w:t>In the included Campbell review,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w:t>
      </w:r>
      <w:r w:rsidR="00DE43D9">
        <w:rPr>
          <w:lang w:val="en-US"/>
        </w:rPr>
        <w:lastRenderedPageBreak/>
        <w:t>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0.874, 95% </w:t>
      </w:r>
      <w:r w:rsidR="003578DB">
        <w:rPr>
          <w:i/>
          <w:lang w:val="en-US"/>
        </w:rPr>
        <w:t>CI</w:t>
      </w:r>
      <w:r w:rsidR="003578DB">
        <w:rPr>
          <w:lang w:val="en-US"/>
        </w:rPr>
        <w:t>[0.857, 0.890]</w:t>
      </w:r>
      <w:r w:rsidR="003578DB" w:rsidRPr="003B7713">
        <w:rPr>
          <w:lang w:val="en-US"/>
        </w:rPr>
        <w:t xml:space="preserve"> </w:t>
      </w:r>
      <w:r w:rsidR="003578DB">
        <w:rPr>
          <w:lang w:val="en-US"/>
        </w:rPr>
        <w:t xml:space="preserve">among assistant screeners and 0.933, 95% </w:t>
      </w:r>
      <w:r w:rsidR="003578DB">
        <w:rPr>
          <w:i/>
          <w:lang w:val="en-US"/>
        </w:rPr>
        <w:t>CI</w:t>
      </w:r>
      <w:r w:rsidR="003578DB">
        <w:rPr>
          <w:lang w:val="en-US"/>
        </w:rPr>
        <w:t xml:space="preserve">[0.899, 0.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6BA77DF"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r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0.839, 95% </w:t>
      </w:r>
      <w:r>
        <w:rPr>
          <w:i/>
          <w:lang w:val="en-US"/>
        </w:rPr>
        <w:t>CI</w:t>
      </w:r>
      <w:r>
        <w:rPr>
          <w:lang w:val="en-US"/>
        </w:rPr>
        <w:t xml:space="preserve">[0.737, 0.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0.977, </w:t>
      </w:r>
      <w:r>
        <w:rPr>
          <w:lang w:val="en-US"/>
        </w:rPr>
        <w:t xml:space="preserve">95% </w:t>
      </w:r>
      <w:r>
        <w:rPr>
          <w:i/>
          <w:lang w:val="en-US"/>
        </w:rPr>
        <w:t>CI</w:t>
      </w:r>
      <w:r>
        <w:rPr>
          <w:lang w:val="en-US"/>
        </w:rPr>
        <w:t xml:space="preserve">[0.955, 0.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12" w:name="_Hlk175048353"/>
      <w:r w:rsidR="003578DB">
        <w:rPr>
          <w:rFonts w:eastAsiaTheme="minorEastAsia"/>
          <w:lang w:val="en-US"/>
        </w:rPr>
        <w:t>The average</w:t>
      </w:r>
      <w:r w:rsidR="003578DB">
        <w:rPr>
          <w:lang w:val="en-US"/>
        </w:rPr>
        <w:t xml:space="preserve"> balanced accuracy </w:t>
      </w:r>
      <w:r w:rsidR="003578DB">
        <w:rPr>
          <w:lang w:val="en-US"/>
        </w:rPr>
        <w:t xml:space="preserve">value </w:t>
      </w:r>
      <w:r w:rsidR="003578DB">
        <w:rPr>
          <w:lang w:val="en-US"/>
        </w:rPr>
        <w:t xml:space="preserve">of the NIPH researchers </w:t>
      </w:r>
      <w:r w:rsidR="003578DB" w:rsidRPr="00C3763F">
        <w:rPr>
          <w:lang w:val="en-US"/>
        </w:rPr>
        <w:t>w</w:t>
      </w:r>
      <w:r w:rsidR="003578DB">
        <w:rPr>
          <w:lang w:val="en-US"/>
        </w:rPr>
        <w:t>as</w:t>
      </w:r>
      <w:r w:rsidR="003578DB">
        <w:rPr>
          <w:lang w:val="en-US"/>
        </w:rPr>
        <w:t xml:space="preserve"> 0.905, 95% </w:t>
      </w:r>
      <w:r w:rsidR="003578DB">
        <w:rPr>
          <w:i/>
          <w:lang w:val="en-US"/>
        </w:rPr>
        <w:t>CI</w:t>
      </w:r>
      <w:r w:rsidR="003578DB">
        <w:rPr>
          <w:lang w:val="en-US"/>
        </w:rPr>
        <w:t>[0.859, 0.943].</w:t>
      </w:r>
    </w:p>
    <w:bookmarkEnd w:id="1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21289589" w:rsidR="004D3C3D" w:rsidRPr="0011702D" w:rsidRDefault="00111CFA">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21289589" w:rsidR="004D3C3D" w:rsidRPr="0011702D" w:rsidRDefault="00111CFA">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5C640B5"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FD5AC1">
        <w:rPr>
          <w:b/>
          <w:lang w:val="en-US"/>
        </w:rPr>
        <w:t>Benchmark</w:t>
      </w:r>
      <w:r w:rsidR="00582CFD">
        <w:rPr>
          <w:b/>
          <w:lang w:val="en-US"/>
        </w:rPr>
        <w:t xml:space="preserve"> scheme</w:t>
      </w:r>
    </w:p>
    <w:p w14:paraId="798C4029" w14:textId="3FB36C09" w:rsidR="00FC3076"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r w:rsidR="00FC3076">
        <w:rPr>
          <w:lang w:val="en-US"/>
        </w:rPr>
        <w:t xml:space="preserve">On this basis, we suggest—as a coarse-grained rule of thumb—that if an automated tool can reach a recall rate </w:t>
      </w:r>
      <w:r w:rsidR="00FC3076">
        <w:rPr>
          <w:lang w:val="en-US"/>
        </w:rPr>
        <w:t xml:space="preserve">of at least </w:t>
      </w:r>
      <w:r w:rsidR="00214462">
        <w:rPr>
          <w:lang w:val="en-US"/>
        </w:rPr>
        <w:t>.</w:t>
      </w:r>
      <w:r w:rsidR="00FC3076">
        <w:rPr>
          <w:lang w:val="en-US"/>
        </w:rPr>
        <w:t>75-</w:t>
      </w:r>
      <w:r w:rsidR="00214462">
        <w:rPr>
          <w:lang w:val="en-US"/>
        </w:rPr>
        <w:t>.</w:t>
      </w:r>
      <w:r w:rsidR="00FC3076">
        <w:rPr>
          <w:lang w:val="en-US"/>
        </w:rPr>
        <w:t>80%</w:t>
      </w:r>
      <w:r w:rsidR="00FC3076">
        <w:rPr>
          <w:lang w:val="en-US"/>
        </w:rPr>
        <w:t xml:space="preserve">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w:t>
      </w:r>
      <w:r w:rsidR="00FC3076">
        <w:rPr>
          <w:lang w:val="en-US"/>
        </w:rPr>
        <w:t>s</w:t>
      </w:r>
      <w:r w:rsidR="00FC3076">
        <w:rPr>
          <w:lang w:val="en-US"/>
        </w:rPr>
        <w:t xml:space="preserve">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198CB52A" w:rsidR="00FC3076" w:rsidRDefault="00FC3076" w:rsidP="00FC3076">
      <w:pPr>
        <w:spacing w:after="0" w:line="360" w:lineRule="auto"/>
        <w:ind w:firstLine="1304"/>
        <w:jc w:val="both"/>
        <w:rPr>
          <w:lang w:val="en-US"/>
        </w:rPr>
      </w:pPr>
      <w:r>
        <w:rPr>
          <w:lang w:val="en-US"/>
        </w:rPr>
        <w:t>There are of course nuances to this broad guideline since we believe that automated tools can also be useful under less restrictive conditions as well.</w:t>
      </w:r>
      <w:r>
        <w:rPr>
          <w:lang w:val="en-US"/>
        </w:rPr>
        <w:t xml:space="preserve"> </w:t>
      </w:r>
      <w:r>
        <w:rPr>
          <w:lang w:val="en-US"/>
        </w:rPr>
        <w:t>W</w:t>
      </w:r>
      <w:r w:rsidRPr="00135343">
        <w:rPr>
          <w:lang w:val="en-US"/>
        </w:rPr>
        <w:t>e</w:t>
      </w:r>
      <w:r>
        <w:rPr>
          <w:lang w:val="en-US"/>
        </w:rPr>
        <w:t xml:space="preserve"> even</w:t>
      </w:r>
      <w:r w:rsidRPr="00135343">
        <w:rPr>
          <w:lang w:val="en-US"/>
        </w:rPr>
        <w:t xml:space="preserve"> believe that recall </w:t>
      </w:r>
      <w:r>
        <w:rPr>
          <w:lang w:val="en-US"/>
        </w:rPr>
        <w:t>values</w:t>
      </w:r>
      <w:r w:rsidRPr="00135343">
        <w:rPr>
          <w:lang w:val="en-US"/>
        </w:rPr>
        <w:t xml:space="preserve"> between</w:t>
      </w:r>
      <w:r>
        <w:rPr>
          <w:lang w:val="en-US"/>
        </w:rPr>
        <w:t>, say,</w:t>
      </w:r>
      <w:r w:rsidRPr="00135343">
        <w:rPr>
          <w:lang w:val="en-US"/>
        </w:rPr>
        <w:t xml:space="preserve"> </w:t>
      </w:r>
      <w:r>
        <w:rPr>
          <w:lang w:val="en-US"/>
        </w:rPr>
        <w:t>.</w:t>
      </w:r>
      <w:r w:rsidRPr="00135343">
        <w:rPr>
          <w:lang w:val="en-US"/>
        </w:rPr>
        <w:t>5-</w:t>
      </w:r>
      <w:r>
        <w:rPr>
          <w:lang w:val="en-US"/>
        </w:rPr>
        <w:t>.</w:t>
      </w:r>
      <w:r w:rsidRPr="00135343">
        <w:rPr>
          <w:lang w:val="en-US"/>
        </w:rPr>
        <w:t>75</w:t>
      </w:r>
      <w:r>
        <w:rPr>
          <w:lang w:val="en-US"/>
        </w:rPr>
        <w:t xml:space="preserve"> should disqualify automated screening tools from playing a role in TAB screening</w:t>
      </w:r>
      <w:r w:rsidRPr="00135343">
        <w:rPr>
          <w:lang w:val="en-US"/>
        </w:rPr>
        <w:t xml:space="preserve">. Under such conditions, </w:t>
      </w:r>
      <w:r>
        <w:rPr>
          <w:lang w:val="en-US"/>
        </w:rPr>
        <w:t xml:space="preserve">we would warn against using the tools as independent screeners but they </w:t>
      </w:r>
      <w:r w:rsidRPr="00135343">
        <w:rPr>
          <w:lang w:val="en-US"/>
        </w:rPr>
        <w:t>could function as an extra assurance, working as a third screener that forces the human screeners to double-check close-to-relevant study records. This would enhance the screening</w:t>
      </w:r>
      <w:r>
        <w:rPr>
          <w:lang w:val="en-US"/>
        </w:rPr>
        <w:t xml:space="preserve"> quality</w:t>
      </w:r>
      <w:r w:rsidRPr="00135343">
        <w:rPr>
          <w:lang w:val="en-US"/>
        </w:rPr>
        <w:t xml:space="preserve">, </w:t>
      </w:r>
      <w:r>
        <w:rPr>
          <w:lang w:val="en-US"/>
        </w:rPr>
        <w:t>lowering the risk of humans</w:t>
      </w:r>
      <w:r w:rsidRPr="00135343">
        <w:rPr>
          <w:lang w:val="en-US"/>
        </w:rPr>
        <w:t xml:space="preserve"> overlook</w:t>
      </w:r>
      <w:r>
        <w:rPr>
          <w:lang w:val="en-US"/>
        </w:rPr>
        <w:t>ing</w:t>
      </w:r>
      <w:r w:rsidRPr="00135343">
        <w:rPr>
          <w:lang w:val="en-US"/>
        </w:rPr>
        <w:t xml:space="preserve"> any relevant records.</w:t>
      </w:r>
    </w:p>
    <w:p w14:paraId="519E3AEC" w14:textId="1C7948B1" w:rsidR="00FC3076" w:rsidRDefault="00FC3076" w:rsidP="00FC3076">
      <w:pPr>
        <w:spacing w:after="0" w:line="360" w:lineRule="auto"/>
        <w:ind w:firstLine="1304"/>
        <w:jc w:val="both"/>
        <w:rPr>
          <w:lang w:val="en-US"/>
        </w:rPr>
      </w:pPr>
    </w:p>
    <w:p w14:paraId="23FE5F7A" w14:textId="5718A754" w:rsidR="00F8664C" w:rsidRDefault="00F8664C" w:rsidP="002F549D">
      <w:pPr>
        <w:spacing w:after="0" w:line="360" w:lineRule="auto"/>
        <w:jc w:val="both"/>
        <w:rPr>
          <w:lang w:val="en-US"/>
        </w:rPr>
      </w:pPr>
    </w:p>
    <w:p w14:paraId="67D82C23" w14:textId="77777777" w:rsidR="00FC3076" w:rsidRDefault="00FC3076" w:rsidP="002F549D">
      <w:pPr>
        <w:spacing w:after="0" w:line="360" w:lineRule="auto"/>
        <w:jc w:val="both"/>
        <w:rPr>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lastRenderedPageBreak/>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4D3C3D"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4D3C3D"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 xml:space="preserve">n </w:t>
            </w:r>
            <w:r w:rsidR="00FC3076">
              <w:rPr>
                <w:sz w:val="22"/>
                <w:lang w:val="en-US"/>
              </w:rPr>
              <w:t>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w:t>
            </w:r>
            <w:r w:rsidR="009A4CD1" w:rsidRPr="004E7552">
              <w:rPr>
                <w:sz w:val="22"/>
                <w:lang w:val="en-US"/>
              </w:rPr>
              <w:t>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1835DDD6" w14:textId="48639384"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2F1F112F" w14:textId="55E316EF" w:rsidR="00FC3076" w:rsidRDefault="00FC3076" w:rsidP="002F549D">
      <w:pPr>
        <w:spacing w:after="0" w:line="360" w:lineRule="auto"/>
        <w:jc w:val="both"/>
        <w:rPr>
          <w:sz w:val="20"/>
          <w:lang w:val="en-US"/>
        </w:rPr>
      </w:pPr>
    </w:p>
    <w:p w14:paraId="61F55FA7" w14:textId="26070142" w:rsidR="00D46E44" w:rsidRDefault="00C3763F" w:rsidP="00214462">
      <w:pPr>
        <w:spacing w:after="0" w:line="360" w:lineRule="auto"/>
        <w:ind w:firstLine="1304"/>
        <w:jc w:val="both"/>
        <w:rPr>
          <w:lang w:val="en-US"/>
        </w:rPr>
      </w:pPr>
      <w:r>
        <w:rPr>
          <w:lang w:val="en-US"/>
        </w:rPr>
        <w:t>As can be seen from the benchmark scheme</w:t>
      </w:r>
      <w:r w:rsidR="00214462">
        <w:rPr>
          <w:lang w:val="en-US"/>
        </w:rPr>
        <w:t xml:space="preserve"> in Table 3</w:t>
      </w:r>
      <w:r>
        <w:rPr>
          <w:lang w:val="en-US"/>
        </w:rPr>
        <w:t xml:space="preserve">, we do not necessarily conceive a specificity of </w:t>
      </w:r>
      <w:r w:rsidR="00214462">
        <w:rPr>
          <w:lang w:val="en-US"/>
        </w:rPr>
        <w:t xml:space="preserve">1 (i.e., </w:t>
      </w:r>
      <w:r>
        <w:rPr>
          <w:lang w:val="en-US"/>
        </w:rPr>
        <w:t>100%</w:t>
      </w:r>
      <w:r w:rsidR="00214462">
        <w:rPr>
          <w:lang w:val="en-US"/>
        </w:rPr>
        <w:t xml:space="preserve">) </w:t>
      </w:r>
      <w:r>
        <w:rPr>
          <w:lang w:val="en-US"/>
        </w:rPr>
        <w:t>to be</w:t>
      </w:r>
      <w:r w:rsidR="007E7274">
        <w:rPr>
          <w:lang w:val="en-US"/>
        </w:rPr>
        <w:t xml:space="preserve"> </w:t>
      </w:r>
      <w:r>
        <w:rPr>
          <w:lang w:val="en-US"/>
        </w:rPr>
        <w:t xml:space="preserve">ideal, since we </w:t>
      </w:r>
      <w:r w:rsidR="007E7274">
        <w:rPr>
          <w:lang w:val="en-US"/>
        </w:rPr>
        <w:t>do rather want our automated screenings to be</w:t>
      </w:r>
      <w:r>
        <w:rPr>
          <w:lang w:val="en-US"/>
        </w:rPr>
        <w:t xml:space="preserve"> over-inclusiv</w:t>
      </w:r>
      <w:r w:rsidR="000B782A">
        <w:rPr>
          <w:lang w:val="en-US"/>
        </w:rPr>
        <w:t>e</w:t>
      </w:r>
      <w:r w:rsidR="000F4A3E">
        <w:rPr>
          <w:lang w:val="en-US"/>
        </w:rPr>
        <w:t xml:space="preserve"> </w:t>
      </w:r>
      <w:r w:rsidR="007E7274">
        <w:rPr>
          <w:lang w:val="en-US"/>
        </w:rPr>
        <w:t>than over-exclusive</w:t>
      </w:r>
      <w:r w:rsidR="000B782A">
        <w:rPr>
          <w:lang w:val="en-US"/>
        </w:rPr>
        <w:t xml:space="preserve">. </w:t>
      </w:r>
      <w:r w:rsidR="00D46E44">
        <w:rPr>
          <w:lang w:val="en-US"/>
        </w:rPr>
        <w:t xml:space="preserve">Thus, a low specificity value </w:t>
      </w:r>
      <w:r w:rsidR="009A4CD1">
        <w:rPr>
          <w:lang w:val="en-US"/>
        </w:rPr>
        <w:t xml:space="preserve">merely </w:t>
      </w:r>
      <w:r>
        <w:rPr>
          <w:lang w:val="en-US"/>
        </w:rPr>
        <w:t>force</w:t>
      </w:r>
      <w:r w:rsidR="000B782A">
        <w:rPr>
          <w:lang w:val="en-US"/>
        </w:rPr>
        <w:t>s</w:t>
      </w:r>
      <w:r w:rsidR="00D46E44">
        <w:rPr>
          <w:lang w:val="en-US"/>
        </w:rPr>
        <w:t xml:space="preserve"> human screeners to</w:t>
      </w:r>
      <w:r>
        <w:rPr>
          <w:lang w:val="en-US"/>
        </w:rPr>
        <w:t xml:space="preserve"> double-check </w:t>
      </w:r>
      <w:r w:rsidR="00D46E44">
        <w:rPr>
          <w:lang w:val="en-US"/>
        </w:rPr>
        <w:t xml:space="preserve">a larger number of potentially </w:t>
      </w:r>
      <w:r>
        <w:rPr>
          <w:lang w:val="en-US"/>
        </w:rPr>
        <w:t>relevant references</w:t>
      </w:r>
      <w:r w:rsidR="00D46E44">
        <w:rPr>
          <w:lang w:val="en-US"/>
        </w:rPr>
        <w:t>,</w:t>
      </w:r>
      <w:r>
        <w:rPr>
          <w:lang w:val="en-US"/>
        </w:rPr>
        <w:t xml:space="preserve"> </w:t>
      </w:r>
      <w:r w:rsidR="000B782A">
        <w:rPr>
          <w:lang w:val="en-US"/>
        </w:rPr>
        <w:t>which in turn</w:t>
      </w:r>
      <w:r>
        <w:rPr>
          <w:lang w:val="en-US"/>
        </w:rPr>
        <w:t xml:space="preserve"> </w:t>
      </w:r>
      <w:r w:rsidR="00D46E44">
        <w:rPr>
          <w:lang w:val="en-US"/>
        </w:rPr>
        <w:t>lowers the risk of</w:t>
      </w:r>
      <w:r>
        <w:rPr>
          <w:lang w:val="en-US"/>
        </w:rPr>
        <w:t xml:space="preserve"> relevant studies</w:t>
      </w:r>
      <w:r w:rsidR="000B782A">
        <w:rPr>
          <w:lang w:val="en-US"/>
        </w:rPr>
        <w:t xml:space="preserve"> </w:t>
      </w:r>
      <w:r w:rsidR="00D46E44">
        <w:rPr>
          <w:lang w:val="en-US"/>
        </w:rPr>
        <w:t xml:space="preserve">being </w:t>
      </w:r>
      <w:r w:rsidR="000B782A">
        <w:rPr>
          <w:lang w:val="en-US"/>
        </w:rPr>
        <w:t>missed</w:t>
      </w:r>
      <w:r>
        <w:rPr>
          <w:lang w:val="en-US"/>
        </w:rPr>
        <w:t xml:space="preserve">. </w:t>
      </w:r>
      <w:r w:rsidR="00D46E44">
        <w:rPr>
          <w:lang w:val="en-US"/>
        </w:rPr>
        <w:t>As such</w:t>
      </w:r>
      <w:r>
        <w:rPr>
          <w:lang w:val="en-US"/>
        </w:rPr>
        <w:t xml:space="preserve">, we think that a specificity </w:t>
      </w:r>
      <w:r w:rsidR="00EC6E04">
        <w:rPr>
          <w:lang w:val="en-US"/>
        </w:rPr>
        <w:t xml:space="preserve">value </w:t>
      </w:r>
      <w:r>
        <w:rPr>
          <w:lang w:val="en-US"/>
        </w:rPr>
        <w:t xml:space="preserve">equal to or above </w:t>
      </w:r>
      <w:r w:rsidR="00214462">
        <w:rPr>
          <w:lang w:val="en-US"/>
        </w:rPr>
        <w:t>.</w:t>
      </w:r>
      <w:r>
        <w:rPr>
          <w:lang w:val="en-US"/>
        </w:rPr>
        <w:t xml:space="preserve">80 is acceptable as long as the recall </w:t>
      </w:r>
      <w:r w:rsidR="00EC6E04">
        <w:rPr>
          <w:lang w:val="en-US"/>
        </w:rPr>
        <w:t xml:space="preserve">value </w:t>
      </w:r>
      <w:r>
        <w:rPr>
          <w:lang w:val="en-US"/>
        </w:rPr>
        <w:t xml:space="preserve">is equal to or above </w:t>
      </w:r>
      <w:r w:rsidR="00214462">
        <w:rPr>
          <w:lang w:val="en-US"/>
        </w:rPr>
        <w:t>.</w:t>
      </w:r>
      <w:r w:rsidR="00214462">
        <w:rPr>
          <w:lang w:val="en-US"/>
        </w:rPr>
        <w:t>75%</w:t>
      </w:r>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sidR="00214462">
        <w:rPr>
          <w:lang w:val="en-US"/>
        </w:rPr>
        <w:t xml:space="preserve"> </w:t>
      </w:r>
      <w:r>
        <w:rPr>
          <w:lang w:val="en-US"/>
        </w:rPr>
        <w:t xml:space="preserve">recall </w:t>
      </w:r>
      <w:r w:rsidR="00214462">
        <w:rPr>
          <w:lang w:val="en-US"/>
        </w:rPr>
        <w:t xml:space="preserve">of at least .75 </w:t>
      </w:r>
      <w:r>
        <w:rPr>
          <w:lang w:val="en-US"/>
        </w:rPr>
        <w:t xml:space="preserve">and specificity above </w:t>
      </w:r>
      <w:r w:rsidR="00214462">
        <w:rPr>
          <w:lang w:val="en-US"/>
        </w:rPr>
        <w:t>.</w:t>
      </w:r>
      <w:r>
        <w:rPr>
          <w:lang w:val="en-US"/>
        </w:rPr>
        <w:t>80 should be accepted as independent screeners in high</w:t>
      </w:r>
      <w:r w:rsidR="009A4CD1">
        <w:rPr>
          <w:lang w:val="en-US"/>
        </w:rPr>
        <w:t>-</w:t>
      </w:r>
      <w:r w:rsidR="000F4A3E">
        <w:rPr>
          <w:lang w:val="en-US"/>
        </w:rPr>
        <w:t>quality</w:t>
      </w:r>
      <w:r>
        <w:rPr>
          <w:lang w:val="en-US"/>
        </w:rPr>
        <w:t xml:space="preserve"> systematic reviews. </w:t>
      </w:r>
      <w:r w:rsidR="00214462">
        <w:rPr>
          <w:lang w:val="en-US"/>
        </w:rPr>
        <w:t>Also</w:t>
      </w:r>
      <w:r w:rsidR="002F549D">
        <w:rPr>
          <w:lang w:val="en-US"/>
        </w:rPr>
        <w:t xml:space="preserve">, we think that automated tools that yield </w:t>
      </w:r>
      <w:r w:rsidR="000B782A">
        <w:rPr>
          <w:lang w:val="en-US"/>
        </w:rPr>
        <w:t>high</w:t>
      </w:r>
      <w:r w:rsidR="002F549D">
        <w:rPr>
          <w:lang w:val="en-US"/>
        </w:rPr>
        <w:t xml:space="preserve"> recalls </w:t>
      </w:r>
      <w:r w:rsidR="00901540">
        <w:rPr>
          <w:lang w:val="en-US"/>
        </w:rPr>
        <w:t xml:space="preserve">may </w:t>
      </w:r>
      <w:r w:rsidR="002F549D">
        <w:rPr>
          <w:lang w:val="en-US"/>
        </w:rPr>
        <w:t xml:space="preserve">be used to reduce the total </w:t>
      </w:r>
      <w:r w:rsidR="00901540">
        <w:rPr>
          <w:lang w:val="en-US"/>
        </w:rPr>
        <w:t xml:space="preserve">number </w:t>
      </w:r>
      <w:r w:rsidR="002F549D">
        <w:rPr>
          <w:lang w:val="en-US"/>
        </w:rPr>
        <w:t>of title and abstract records needed to be screened</w:t>
      </w:r>
      <w:r w:rsidR="00901540">
        <w:rPr>
          <w:lang w:val="en-US"/>
        </w:rPr>
        <w:t>,</w:t>
      </w:r>
      <w:r w:rsidR="002F549D">
        <w:rPr>
          <w:lang w:val="en-US"/>
        </w:rPr>
        <w:t xml:space="preserve"> even if the </w:t>
      </w:r>
      <w:r w:rsidR="002F549D">
        <w:rPr>
          <w:lang w:val="en-US"/>
        </w:rPr>
        <w:t xml:space="preserve">specificity </w:t>
      </w:r>
      <w:r w:rsidR="00EC6E04">
        <w:rPr>
          <w:lang w:val="en-US"/>
        </w:rPr>
        <w:t xml:space="preserve">value </w:t>
      </w:r>
      <w:r w:rsidR="002F549D">
        <w:rPr>
          <w:lang w:val="en-US"/>
        </w:rPr>
        <w:t xml:space="preserve">is </w:t>
      </w:r>
      <w:r>
        <w:rPr>
          <w:lang w:val="en-US"/>
        </w:rPr>
        <w:t xml:space="preserve">below </w:t>
      </w:r>
      <w:r w:rsidR="00214462">
        <w:rPr>
          <w:lang w:val="en-US"/>
        </w:rPr>
        <w:t>.</w:t>
      </w:r>
      <w:r>
        <w:rPr>
          <w:lang w:val="en-US"/>
        </w:rPr>
        <w:t>80</w:t>
      </w:r>
      <w:r w:rsidR="002F549D">
        <w:rPr>
          <w:lang w:val="en-US"/>
        </w:rPr>
        <w:t xml:space="preserve">. This would especially be </w:t>
      </w:r>
      <w:r w:rsidR="002F549D">
        <w:rPr>
          <w:lang w:val="en-US"/>
        </w:rPr>
        <w:t xml:space="preserve">relevant when working with very large amounts of title and abstract records </w:t>
      </w:r>
      <w:r w:rsidR="002F549D">
        <w:rPr>
          <w:lang w:val="en-US"/>
        </w:rPr>
        <w:fldChar w:fldCharType="begin" w:fldLock="1"/>
      </w:r>
      <w:r w:rsidR="00A57647">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sidR="002F549D">
        <w:rPr>
          <w:lang w:val="en-US"/>
        </w:rPr>
        <w:fldChar w:fldCharType="separate"/>
      </w:r>
      <w:r w:rsidR="00C17C89" w:rsidRPr="00C17C89">
        <w:rPr>
          <w:noProof/>
          <w:lang w:val="en-US"/>
        </w:rPr>
        <w:t>(see an example of this in Shemilt et al., 2014)</w:t>
      </w:r>
      <w:r w:rsidR="002F549D">
        <w:rPr>
          <w:lang w:val="en-US"/>
        </w:rPr>
        <w:fldChar w:fldCharType="end"/>
      </w:r>
      <w:r w:rsidR="002F549D">
        <w:rPr>
          <w:lang w:val="en-US"/>
        </w:rPr>
        <w:t xml:space="preserve">. </w:t>
      </w:r>
    </w:p>
    <w:p w14:paraId="2057CEA3" w14:textId="3E2FF3F6" w:rsidR="007073A2" w:rsidRDefault="00214462" w:rsidP="00586638">
      <w:pPr>
        <w:spacing w:after="0" w:line="360" w:lineRule="auto"/>
        <w:ind w:firstLine="1304"/>
        <w:jc w:val="both"/>
        <w:rPr>
          <w:lang w:val="en-US"/>
        </w:rPr>
      </w:pPr>
      <w:r>
        <w:rPr>
          <w:lang w:val="en-US"/>
        </w:rPr>
        <w:t>On the other side, w</w:t>
      </w:r>
      <w:r w:rsidR="00D46E44">
        <w:rPr>
          <w:lang w:val="en-US"/>
        </w:rPr>
        <w:t xml:space="preserve">e </w:t>
      </w:r>
      <w:r>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lastRenderedPageBreak/>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8CF4925"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263CC">
        <w:rPr>
          <w:lang w:val="en-US"/>
        </w:rPr>
        <w:t xml:space="preserve"> or other automated tools</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13"/>
      <w:commentRangeStart w:id="14"/>
      <w:r w:rsidR="003259BC">
        <w:rPr>
          <w:b/>
          <w:lang w:val="en-US"/>
        </w:rPr>
        <w:t>CLASSIFIER EXPERIMENT</w:t>
      </w:r>
      <w:r w:rsidR="000B363D">
        <w:rPr>
          <w:b/>
          <w:lang w:val="en-US"/>
        </w:rPr>
        <w:t>S</w:t>
      </w:r>
      <w:commentRangeEnd w:id="13"/>
      <w:r w:rsidR="00E305AD">
        <w:rPr>
          <w:rStyle w:val="CommentReference"/>
        </w:rPr>
        <w:commentReference w:id="13"/>
      </w:r>
      <w:commentRangeEnd w:id="14"/>
      <w:r w:rsidR="005A1C02" w:rsidRPr="00586638">
        <w:rPr>
          <w:vertAlign w:val="superscript"/>
          <w:lang w:val="en-US"/>
        </w:rPr>
        <w:footnoteReference w:id="7"/>
      </w:r>
      <w:r w:rsidR="005A1C02">
        <w:rPr>
          <w:rStyle w:val="CommentReference"/>
        </w:rPr>
        <w:commentReference w:id="14"/>
      </w:r>
    </w:p>
    <w:p w14:paraId="7BFF4816" w14:textId="0A311575"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xml:space="preserve">. </w:t>
      </w:r>
      <w:r>
        <w:rPr>
          <w:lang w:val="en-US"/>
        </w:rPr>
        <w:t>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DC43F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DC43F8">
        <w:rPr>
          <w:lang w:val="en-US"/>
        </w:rPr>
        <w:t>s</w:t>
      </w:r>
      <w:r w:rsidR="00A77221">
        <w:rPr>
          <w:lang w:val="en-US"/>
        </w:rPr>
        <w:t xml:space="preserve"> different levels of complexity in </w:t>
      </w:r>
      <w:r w:rsidR="00487CF5">
        <w:rPr>
          <w:lang w:val="en-US"/>
        </w:rPr>
        <w:t>terms of inclusion criteria</w:t>
      </w:r>
      <w:r w:rsidR="00DC43F8">
        <w:rPr>
          <w:lang w:val="en-US"/>
        </w:rPr>
        <w:t xml:space="preserve"> and contains different challenges to overcome when conducting TAB screening with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487CF5">
        <w:rPr>
          <w:lang w:val="en-US"/>
        </w:rPr>
        <w:t>, cf. the proposed guidelines in Section 3.3 and our discussion in Section 5.1</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DC43F8">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 this test to be important to scale up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54B62D1B" w:rsidR="00D64633" w:rsidRDefault="00D64633" w:rsidP="007674A2">
      <w:pPr>
        <w:spacing w:after="0" w:line="360" w:lineRule="auto"/>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E305AD" w:rsidRPr="00E305AD">
        <w:rPr>
          <w:rFonts w:cs="Times New Roman"/>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 xml:space="preserve">the effects of functional family therapy (FFT) </w:t>
      </w:r>
      <w:r w:rsidRPr="00597AE8">
        <w:rPr>
          <w:rFonts w:cs="Times New Roman"/>
          <w:lang w:val="en-US"/>
        </w:rPr>
        <w:lastRenderedPageBreak/>
        <w:t>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C247F3">
        <w:rPr>
          <w:rFonts w:cs="Times New Roman"/>
          <w:lang w:val="en-US"/>
        </w:rPr>
        <w:t xml:space="preserve">represented a well-defined intervention.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C247F3">
        <w:rPr>
          <w:rFonts w:cs="Times New Roman"/>
          <w:lang w:val="en-US"/>
        </w:rPr>
        <w:t xml:space="preserve">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68B88D38" w:rsidR="000E2DE6" w:rsidRDefault="00D61843" w:rsidP="007674A2">
      <w:pPr>
        <w:spacing w:after="0" w:line="360" w:lineRule="auto"/>
        <w:jc w:val="both"/>
        <w:rPr>
          <w:rFonts w:cs="Times New Roman"/>
          <w:lang w:val="en-US"/>
        </w:rPr>
      </w:pPr>
      <w:r>
        <w:rPr>
          <w:rFonts w:cs="Times New Roman"/>
          <w:lang w:val="en-US"/>
        </w:rPr>
        <w:tab/>
        <w:t xml:space="preserve">Since it is assumed that OpenAI’s GPT models have been trained on publicly available data from the internet before 2021,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w:t>
      </w:r>
      <w:r w:rsidR="00333AF9">
        <w:rPr>
          <w:rFonts w:cs="Times New Roman"/>
          <w:lang w:val="en-US"/>
        </w:rPr>
        <w:t xml:space="preserve">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 xml:space="preserve">xperiment </w:t>
      </w:r>
      <w:r w:rsidR="00333AF9">
        <w:rPr>
          <w:rFonts w:cs="Times New Roman"/>
          <w:lang w:val="en-US"/>
        </w:rPr>
        <w:t>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 xml:space="preserve">eview </w:t>
      </w:r>
      <w:r w:rsidR="00333AF9">
        <w:rPr>
          <w:rFonts w:cs="Times New Roman"/>
          <w:lang w:val="en-US"/>
        </w:rPr>
        <w:t xml:space="preserve">regarding </w:t>
      </w:r>
      <w:r w:rsidR="00333AF9">
        <w:rPr>
          <w:rFonts w:cs="Times New Roman"/>
          <w:lang w:val="en-US"/>
        </w:rPr>
        <w:t>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15"/>
      <w:r w:rsidR="00611A91">
        <w:rPr>
          <w:rFonts w:cs="Times New Roman"/>
          <w:lang w:val="en-US"/>
        </w:rPr>
        <w:t>Filges</w:t>
      </w:r>
      <w:r w:rsidR="00094E93">
        <w:rPr>
          <w:rFonts w:cs="Times New Roman"/>
          <w:lang w:val="en-US"/>
        </w:rPr>
        <w:t>,</w:t>
      </w:r>
      <w:r w:rsidR="00611A91">
        <w:rPr>
          <w:rFonts w:cs="Times New Roman"/>
          <w:lang w:val="en-US"/>
        </w:rPr>
        <w:t xml:space="preserve"> et al. </w:t>
      </w:r>
      <w:commentRangeEnd w:id="15"/>
      <w:r w:rsidR="001B531D">
        <w:rPr>
          <w:rStyle w:val="CommentReference"/>
        </w:rPr>
        <w:commentReference w:id="15"/>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 xml:space="preserve">resembles the FFT </w:t>
      </w:r>
      <w:r w:rsidR="00F651F6">
        <w:rPr>
          <w:rFonts w:cs="Times New Roman"/>
          <w:lang w:val="en-US"/>
        </w:rPr>
        <w:t>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per 1000 records</w:t>
      </w:r>
      <w:r w:rsidR="00F651F6">
        <w:rPr>
          <w:rFonts w:cs="Times New Roman"/>
          <w:lang w:val="en-US"/>
        </w:rPr>
        <w:t xml:space="preserve">. </w:t>
      </w:r>
    </w:p>
    <w:p w14:paraId="3C42BD7D" w14:textId="77777777" w:rsidR="00C944FB" w:rsidRDefault="00C05D15" w:rsidP="005F6FAA">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xml:space="preserve">, and it is unclear how these results generalize to more complex review settings with more inclusion and exclusion criteria as is typically encountered in the social sciences.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 xml:space="preserve">this, we 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w:t>
      </w:r>
      <w:r w:rsidR="00D61843">
        <w:rPr>
          <w:rFonts w:cs="Times New Roman"/>
          <w:lang w:val="en-US"/>
        </w:rPr>
        <w:t>investigating</w:t>
      </w:r>
      <w:r w:rsidR="00CB2AEE">
        <w:rPr>
          <w:rFonts w:cs="Times New Roman"/>
          <w:lang w:val="en-US"/>
        </w:rPr>
        <w:t xml:space="preserve"> </w:t>
      </w:r>
      <w:r w:rsidR="008E5280">
        <w:rPr>
          <w:rFonts w:cs="Times New Roman"/>
          <w:lang w:val="en-US"/>
        </w:rPr>
        <w:t>how</w:t>
      </w:r>
      <w:r w:rsidR="00CB2AEE">
        <w:rPr>
          <w:rFonts w:cs="Times New Roman"/>
          <w:lang w:val="en-US"/>
        </w:rPr>
        <w:t xml:space="preserve"> GPT API models </w:t>
      </w:r>
      <w:r w:rsidR="008E5280">
        <w:rPr>
          <w:rFonts w:cs="Times New Roman"/>
          <w:lang w:val="en-US"/>
        </w:rPr>
        <w:t>perform</w:t>
      </w:r>
      <w:r w:rsidR="00CB2AEE">
        <w:rPr>
          <w:rFonts w:cs="Times New Roman"/>
          <w:lang w:val="en-US"/>
        </w:rPr>
        <w:t xml:space="preserve"> in </w:t>
      </w:r>
      <w:r w:rsidR="00D61843">
        <w:rPr>
          <w:rFonts w:cs="Times New Roman"/>
          <w:lang w:val="en-US"/>
        </w:rPr>
        <w:t>more complex review settings</w:t>
      </w:r>
      <w:r w:rsidR="00CB2AEE">
        <w:rPr>
          <w:rFonts w:cs="Times New Roman"/>
          <w:lang w:val="en-US"/>
        </w:rPr>
        <w:t>. For</w:t>
      </w:r>
      <w:r w:rsidR="00D955EF">
        <w:rPr>
          <w:rFonts w:cs="Times New Roman"/>
          <w:lang w:val="en-US"/>
        </w:rPr>
        <w:t xml:space="preserve"> </w:t>
      </w:r>
      <w:r w:rsidR="0017605E">
        <w:rPr>
          <w:rFonts w:cs="Times New Roman"/>
          <w:lang w:val="en-US"/>
        </w:rPr>
        <w:t>E</w:t>
      </w:r>
      <w:r w:rsidR="00D955EF">
        <w:rPr>
          <w:rFonts w:cs="Times New Roman"/>
          <w:lang w:val="en-US"/>
        </w:rPr>
        <w:t>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considered this 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322EF3" w:rsidRPr="00BD4892">
        <w:rPr>
          <w:lang w:val="en-US"/>
        </w:rPr>
        <w:t>notions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 xml:space="preserve">different purposes. Testing can be used as a </w:t>
      </w:r>
      <w:r w:rsidR="00606587">
        <w:rPr>
          <w:rFonts w:cstheme="minorHAnsi"/>
          <w:lang w:val="en-US"/>
        </w:rPr>
        <w:lastRenderedPageBreak/>
        <w:t>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w:t>
      </w:r>
      <w:r w:rsidR="00D61843">
        <w:rPr>
          <w:rFonts w:cstheme="minorHAnsi"/>
          <w:lang w:val="en-US"/>
        </w:rPr>
        <w:t>high</w:t>
      </w:r>
      <w:r w:rsidR="00606587">
        <w:rPr>
          <w:rFonts w:cstheme="minorHAnsi"/>
          <w:lang w:val="en-US"/>
        </w:rPr>
        <w:t xml:space="preserve"> or l</w:t>
      </w:r>
      <w:r w:rsidR="00D61843">
        <w:rPr>
          <w:rFonts w:cstheme="minorHAnsi"/>
          <w:lang w:val="en-US"/>
        </w:rPr>
        <w:t>ow</w:t>
      </w:r>
      <w:r w:rsidR="00606587">
        <w:rPr>
          <w:rFonts w:cstheme="minorHAnsi"/>
          <w:lang w:val="en-US"/>
        </w:rPr>
        <w:t xml:space="preserve"> stakes attached to them, both from a student and from a school perspective.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Judging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p>
    <w:p w14:paraId="5780F4EF" w14:textId="7132931D" w:rsidR="00606587" w:rsidRDefault="0017605E" w:rsidP="00C944FB">
      <w:pPr>
        <w:spacing w:after="0" w:line="360" w:lineRule="auto"/>
        <w:ind w:firstLine="1304"/>
        <w:jc w:val="both"/>
        <w:rPr>
          <w:lang w:val="en-US"/>
        </w:rPr>
      </w:pPr>
      <w:r>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A1D6CFB" w:rsidR="004B2C71" w:rsidRPr="00BD4892" w:rsidRDefault="004B2C71" w:rsidP="008E5280">
      <w:pPr>
        <w:spacing w:after="0" w:line="360" w:lineRule="auto"/>
        <w:ind w:firstLine="1304"/>
        <w:jc w:val="both"/>
        <w:rPr>
          <w:lang w:val="en-US"/>
        </w:rPr>
      </w:pPr>
      <w:r>
        <w:rPr>
          <w:lang w:val="en-US"/>
        </w:rPr>
        <w:t>In all three experiments</w:t>
      </w:r>
      <w:r w:rsidR="00967FBA">
        <w:rPr>
          <w:lang w:val="en-US"/>
        </w:rPr>
        <w:t>, we excluded study records</w:t>
      </w:r>
      <w:r>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4D3C3D" w:rsidRDefault="004D3C3D"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6B530457" w:rsidR="004D3C3D" w:rsidRDefault="004D3C3D"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4D3C3D" w:rsidRDefault="004D3C3D"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4D3C3D" w:rsidRDefault="004D3C3D"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1E6986E" w14:textId="03C9D118" w:rsidR="005861F3" w:rsidRPr="00497B8E" w:rsidRDefault="002D0DAF" w:rsidP="00FD69B1">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w:t>
      </w:r>
      <w:r w:rsidR="003857CD">
        <w:rPr>
          <w:lang w:val="en-US"/>
        </w:rPr>
        <w:t>W</w:t>
      </w:r>
      <w:r w:rsidR="00EE588F">
        <w:rPr>
          <w:lang w:val="en-US"/>
        </w:rPr>
        <w:t>hat they need to work properly are concise prompts</w:t>
      </w:r>
      <w:r w:rsidR="005861F3">
        <w:rPr>
          <w:lang w:val="en-US"/>
        </w:rPr>
        <w:t xml:space="preserve"> and thus,</w:t>
      </w:r>
      <w:r w:rsidR="00E83D67">
        <w:rPr>
          <w:lang w:val="en-US"/>
        </w:rPr>
        <w:t xml:space="preserve"> test performance</w:t>
      </w:r>
      <w:r w:rsidR="005861F3">
        <w:rPr>
          <w:lang w:val="en-US"/>
        </w:rPr>
        <w:t>s increased</w:t>
      </w:r>
      <w:r w:rsidR="00104D0B">
        <w:rPr>
          <w:lang w:val="en-US"/>
        </w:rPr>
        <w:t xml:space="preserve"> </w:t>
      </w:r>
      <w:r w:rsidR="00E83D67">
        <w:rPr>
          <w:lang w:val="en-US"/>
        </w:rPr>
        <w:t>dramatically when given more precise prompts with fewer inclusion/exclusion criteria</w:t>
      </w:r>
      <w:r w:rsidR="005861F3">
        <w:rPr>
          <w:lang w:val="en-US"/>
        </w:rPr>
        <w:t xml:space="preserve"> at a time</w:t>
      </w:r>
      <w:r w:rsidR="00E83D67">
        <w:rPr>
          <w:lang w:val="en-US"/>
        </w:rPr>
        <w:t xml:space="preserve">. </w:t>
      </w:r>
      <w:r w:rsidR="005861F3">
        <w:rPr>
          <w:lang w:val="en-US"/>
        </w:rPr>
        <w:t>As such,</w:t>
      </w:r>
      <w:r w:rsidR="006236F5">
        <w:rPr>
          <w:lang w:val="en-US"/>
        </w:rPr>
        <w:t xml:space="preserv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 criteria </w:t>
      </w:r>
      <w:r w:rsidR="0045594F">
        <w:rPr>
          <w:lang w:val="en-US"/>
        </w:rPr>
        <w:t>were</w:t>
      </w:r>
      <w:r w:rsidR="006236F5">
        <w:rPr>
          <w:lang w:val="en-US"/>
        </w:rPr>
        <w:t xml:space="preserve"> prompted individually</w:t>
      </w:r>
      <w:r w:rsidR="00FD69B1">
        <w:rPr>
          <w:lang w:val="en-US"/>
        </w:rPr>
        <w:t xml:space="preserve"> relative to adding all in- and exclusion criteria to the same prompts</w:t>
      </w:r>
      <w:r w:rsidR="006236F5">
        <w:rPr>
          <w:lang w:val="en-US"/>
        </w:rPr>
        <w:t>.</w:t>
      </w:r>
      <w:r w:rsidR="0045594F">
        <w:rPr>
          <w:lang w:val="en-US"/>
        </w:rPr>
        <w:t xml:space="preserve"> </w:t>
      </w:r>
      <w:r w:rsidR="0045594F">
        <w:rPr>
          <w:lang w:val="en-US"/>
        </w:rPr>
        <w:t>All engineered prompts used for Experiment 3 are presented in Appendix A.</w:t>
      </w:r>
      <w:r w:rsidR="00B33FB9" w:rsidRPr="00B33FB9">
        <w:rPr>
          <w:lang w:val="en-US"/>
        </w:rPr>
        <w:t xml:space="preserve"> </w:t>
      </w:r>
      <w:r w:rsidR="00B33FB9">
        <w:rPr>
          <w:lang w:val="en-US"/>
        </w:rPr>
        <w:t>We elaborate further on multi-prompt screening in Section 5.</w:t>
      </w:r>
      <w:r w:rsidR="00B33FB9">
        <w:rPr>
          <w:rStyle w:val="FootnoteReference"/>
          <w:lang w:val="en-US"/>
        </w:rPr>
        <w:footnoteReference w:id="11"/>
      </w:r>
    </w:p>
    <w:p w14:paraId="101E1F50" w14:textId="2759C98F"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183E0AEE" w14:textId="014CCD8D" w:rsidR="005F6FAA" w:rsidRPr="00497B8E" w:rsidRDefault="00575122" w:rsidP="00C944FB">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w:t>
      </w:r>
      <w:r>
        <w:rPr>
          <w:lang w:val="en-US"/>
        </w:rPr>
        <w:t xml:space="preserve">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 models to yield satisfactory screening performances</w:t>
      </w:r>
      <w:r w:rsidR="00023F63">
        <w:rPr>
          <w:lang w:val="en-US"/>
        </w:rPr>
        <w:t xml:space="preserve">. </w:t>
      </w:r>
    </w:p>
    <w:p w14:paraId="76460999" w14:textId="77777777" w:rsidR="00FD69B1" w:rsidRDefault="00FD69B1" w:rsidP="002D3CE4">
      <w:pPr>
        <w:spacing w:after="0" w:line="360" w:lineRule="auto"/>
        <w:jc w:val="both"/>
        <w:rPr>
          <w:b/>
          <w:lang w:val="en-US"/>
        </w:rPr>
      </w:pPr>
    </w:p>
    <w:p w14:paraId="27955D72" w14:textId="77777777" w:rsidR="00FD69B1" w:rsidRDefault="00FD69B1" w:rsidP="002D3CE4">
      <w:pPr>
        <w:spacing w:after="0" w:line="360" w:lineRule="auto"/>
        <w:jc w:val="both"/>
        <w:rPr>
          <w:b/>
          <w:lang w:val="en-US"/>
        </w:rPr>
      </w:pPr>
    </w:p>
    <w:p w14:paraId="20F77389" w14:textId="7A764DD8" w:rsidR="001A7B93" w:rsidRDefault="001A7B93" w:rsidP="002D3CE4">
      <w:pPr>
        <w:spacing w:after="0" w:line="360" w:lineRule="auto"/>
        <w:jc w:val="both"/>
        <w:rPr>
          <w:b/>
          <w:lang w:val="en-US"/>
        </w:rPr>
      </w:pPr>
      <w:r>
        <w:rPr>
          <w:b/>
          <w:lang w:val="en-US"/>
        </w:rPr>
        <w:lastRenderedPageBreak/>
        <w:t>4.3</w:t>
      </w:r>
      <w:r w:rsidR="00CB6E62">
        <w:rPr>
          <w:b/>
          <w:lang w:val="en-US"/>
        </w:rPr>
        <w:t xml:space="preserve"> </w:t>
      </w:r>
      <w:r w:rsidR="00E55DF7">
        <w:rPr>
          <w:b/>
          <w:lang w:val="en-US"/>
        </w:rPr>
        <w:t>Evaluation design</w:t>
      </w:r>
    </w:p>
    <w:p w14:paraId="3964F5B2" w14:textId="77777777"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6"/>
      <w:r w:rsidR="002D3CE4">
        <w:rPr>
          <w:lang w:val="en-US"/>
        </w:rPr>
        <w:t>Equation</w:t>
      </w:r>
      <w:r w:rsidR="004C4B30">
        <w:rPr>
          <w:lang w:val="en-US"/>
        </w:rPr>
        <w:t>s</w:t>
      </w:r>
      <w:r w:rsidR="002D3CE4">
        <w:rPr>
          <w:lang w:val="en-US"/>
        </w:rPr>
        <w:t xml:space="preserve"> (1) to (3)</w:t>
      </w:r>
      <w:r w:rsidR="002025ED">
        <w:rPr>
          <w:lang w:val="en-US"/>
        </w:rPr>
        <w:t xml:space="preserve"> from section 3.1</w:t>
      </w:r>
      <w:r w:rsidR="002D3CE4">
        <w:rPr>
          <w:lang w:val="en-US"/>
        </w:rPr>
        <w:t xml:space="preserve">. </w:t>
      </w:r>
      <w:commentRangeEnd w:id="16"/>
      <w:r w:rsidR="0075660D">
        <w:rPr>
          <w:rStyle w:val="CommentReference"/>
        </w:rPr>
        <w:commentReference w:id="16"/>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w:t>
      </w:r>
      <w:r w:rsidR="008F3BA2">
        <w:rPr>
          <w:rFonts w:eastAsiaTheme="minorEastAsia"/>
          <w:lang w:val="en-US"/>
        </w:rPr>
        <w:t>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w:t>
      </w:r>
      <w:r w:rsidR="004A6777">
        <w:rPr>
          <w:rFonts w:eastAsiaTheme="minorEastAsia"/>
          <w:lang w:val="en-US"/>
        </w:rPr>
        <w:t xml:space="preserve">models are generally </w:t>
      </w:r>
      <w:r w:rsidR="004A6777">
        <w:rPr>
          <w:rFonts w:eastAsiaTheme="minorEastAsia"/>
          <w:lang w:val="en-US"/>
        </w:rPr>
        <w:t xml:space="preserve">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w:t>
      </w:r>
      <w:r w:rsidR="004A6777">
        <w:rPr>
          <w:rFonts w:eastAsiaTheme="minorEastAsia"/>
          <w:lang w:val="en-US"/>
        </w:rPr>
        <w:t xml:space="preserve">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p>
    <w:p w14:paraId="0054BC99" w14:textId="5A1A2E09"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w:t>
      </w:r>
      <w:r w:rsidR="0096492D">
        <w:rPr>
          <w:rFonts w:eastAsiaTheme="minorEastAsia"/>
          <w:lang w:val="en-US"/>
        </w:rPr>
        <w:t xml:space="preserve"> Experiment </w:t>
      </w:r>
      <w:r w:rsidR="0096492D">
        <w:rPr>
          <w:rFonts w:eastAsiaTheme="minorEastAsia"/>
          <w:lang w:val="en-US"/>
        </w:rPr>
        <w:t>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commentRangeStart w:id="17"/>
      <w:r w:rsidR="00A31996">
        <w:rPr>
          <w:rFonts w:eastAsiaTheme="minorEastAsia"/>
          <w:lang w:val="en-US"/>
        </w:rPr>
        <w:t>mu</w:t>
      </w:r>
      <w:bookmarkStart w:id="18" w:name="_GoBack"/>
      <w:bookmarkEnd w:id="18"/>
      <w:r w:rsidR="00A31996">
        <w:rPr>
          <w:rFonts w:eastAsiaTheme="minorEastAsia"/>
          <w:lang w:val="en-US"/>
        </w:rPr>
        <w:t xml:space="preserve">lti-prompt </w:t>
      </w:r>
      <w:r w:rsidR="00A31996">
        <w:rPr>
          <w:rFonts w:eastAsiaTheme="minorEastAsia"/>
          <w:lang w:val="en-US"/>
        </w:rPr>
        <w:t>screening</w:t>
      </w:r>
      <w:commentRangeEnd w:id="17"/>
      <w:r w:rsidR="00AF5323">
        <w:rPr>
          <w:rStyle w:val="CommentReference"/>
        </w:rPr>
        <w:commentReference w:id="17"/>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In our main analysis</w:t>
      </w:r>
      <w:r w:rsidR="00A31996">
        <w:rPr>
          <w:lang w:val="en-US"/>
        </w:rPr>
        <w:t xml:space="preserve"> of Experiment 3</w:t>
      </w:r>
      <w:r>
        <w:rPr>
          <w:lang w:val="en-US"/>
        </w:rPr>
        <w:t xml:space="preserve">, we included study records if they were included by </w:t>
      </w:r>
      <w:r w:rsidR="009D5F05">
        <w:rPr>
          <w:lang w:val="en-US"/>
        </w:rPr>
        <w:t xml:space="preserve">the </w:t>
      </w:r>
      <w:r>
        <w:rPr>
          <w:lang w:val="en-US"/>
        </w:rPr>
        <w:t xml:space="preserve">GPT </w:t>
      </w:r>
      <w:r w:rsidR="009D5F05">
        <w:rPr>
          <w:lang w:val="en-US"/>
        </w:rPr>
        <w:t xml:space="preserve">model </w:t>
      </w:r>
      <w:r>
        <w:rPr>
          <w:lang w:val="en-US"/>
        </w:rPr>
        <w:t xml:space="preserve">in at least 5 </w:t>
      </w:r>
      <w:r>
        <w:rPr>
          <w:lang w:val="en-US"/>
        </w:rPr>
        <w:t xml:space="preserve">out </w:t>
      </w:r>
      <w:r>
        <w:rPr>
          <w:lang w:val="en-US"/>
        </w:rPr>
        <w:t>of the 6 used prompts</w:t>
      </w:r>
      <w:r w:rsidR="00FD69B1">
        <w:rPr>
          <w:lang w:val="en-US"/>
        </w:rPr>
        <w:t xml:space="preserve"> since this inclusion threshold showed the best performance in the test phase</w:t>
      </w:r>
      <w:r>
        <w:rPr>
          <w:lang w:val="en-US"/>
        </w:rPr>
        <w:t xml:space="preserve">. </w:t>
      </w: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w:t>
      </w:r>
      <w:r w:rsidR="00D92DFC">
        <w:rPr>
          <w:rFonts w:eastAsiaTheme="minorEastAsia"/>
          <w:lang w:val="en-US"/>
        </w:rPr>
        <w:t xml:space="preserve">default value of 1 for both hyperparameters. </w:t>
      </w:r>
      <w:r w:rsidR="003035B0">
        <w:rPr>
          <w:rFonts w:eastAsiaTheme="minorEastAsia"/>
          <w:lang w:val="en-US"/>
        </w:rPr>
        <w:t xml:space="preserve">Notably, we will present the result for the GPT-3.5 model but our main focus is on the performance of GPT-4 since the GPT-3.5 model that we used deprecated in the autumn of 2024.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0B35BEC1"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w:t>
      </w:r>
      <w:r>
        <w:rPr>
          <w:lang w:val="en-US"/>
        </w:rPr>
        <w:t xml:space="preserve">model yielded recall and </w:t>
      </w:r>
      <w:r>
        <w:rPr>
          <w:lang w:val="en-US"/>
        </w:rPr>
        <w:t xml:space="preserve">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w:t>
      </w:r>
      <w:r>
        <w:rPr>
          <w:lang w:val="en-US"/>
        </w:rPr>
        <w:t>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 xml:space="preserve">vel of inconsistency in </w:t>
      </w:r>
      <w:r w:rsidR="00576DCD">
        <w:rPr>
          <w:lang w:val="en-US"/>
        </w:rPr>
        <w:lastRenderedPageBreak/>
        <w:t>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0.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0.</w:t>
      </w:r>
      <w:r w:rsidR="007008F8">
        <w:rPr>
          <w:lang w:val="en-US"/>
        </w:rPr>
        <w:t>69</w:t>
      </w:r>
      <w:r w:rsidR="00EC7C76">
        <w:rPr>
          <w:lang w:val="en-US"/>
        </w:rPr>
        <w:t>.</w:t>
      </w:r>
    </w:p>
    <w:p w14:paraId="5FF15B33" w14:textId="09BFCAFA"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 xml:space="preserve">-4 </w:t>
      </w:r>
      <w:r>
        <w:rPr>
          <w:lang w:val="en-US"/>
        </w:rPr>
        <w:t>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98</w:t>
      </w:r>
      <w:r w:rsidR="00E22047">
        <w:rPr>
          <w:lang w:val="en-US"/>
        </w:rPr>
        <w:t xml:space="preserve"> (only missing one relevant study) </w:t>
      </w:r>
      <w:r w:rsidR="00E22047">
        <w:rPr>
          <w:lang w:val="en-US"/>
        </w:rPr>
        <w:t xml:space="preserve">and a specificity </w:t>
      </w:r>
      <w:r w:rsidR="00EC6E04">
        <w:rPr>
          <w:lang w:val="en-US"/>
        </w:rPr>
        <w:t xml:space="preserve">value </w:t>
      </w:r>
      <w:r w:rsidR="00E22047">
        <w:rPr>
          <w:lang w:val="en-US"/>
        </w:rPr>
        <w:t xml:space="preserve">of </w:t>
      </w:r>
      <w:r w:rsidR="005352B7">
        <w:rPr>
          <w:lang w:val="en-US"/>
        </w:rPr>
        <w:t>0.</w:t>
      </w:r>
      <w:r w:rsidR="00E22047">
        <w:rPr>
          <w:lang w:val="en-US"/>
        </w:rPr>
        <w:t xml:space="preserve">97. </w:t>
      </w:r>
      <w:r w:rsidR="005352B7">
        <w:rPr>
          <w:lang w:val="en-US"/>
        </w:rPr>
        <w:t>When using an inclusion probability threshold of 0.</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performed </w:t>
      </w:r>
      <w:r w:rsidR="005352B7">
        <w:rPr>
          <w:lang w:val="en-US"/>
        </w:rPr>
        <w:t>very well as 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0.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varied by a lot depending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p>
    <w:p w14:paraId="4FE91733" w14:textId="5EA2483C"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C75D10">
        <w:rPr>
          <w:rFonts w:cs="Times New Roman"/>
          <w:szCs w:val="24"/>
          <w:lang w:val="en-US"/>
        </w:rPr>
        <w:t xml:space="preserve">cf. </w:t>
      </w:r>
      <w:r w:rsidR="00DC62E2">
        <w:rPr>
          <w:rFonts w:cs="Times New Roman"/>
          <w:szCs w:val="24"/>
          <w:lang w:val="en-US"/>
        </w:rPr>
        <w:t xml:space="preserve">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 xml:space="preserve">84. </w:t>
      </w:r>
      <w:r w:rsidR="00726CD7">
        <w:rPr>
          <w:rFonts w:cs="Times New Roman"/>
          <w:szCs w:val="24"/>
          <w:lang w:val="en-US"/>
        </w:rPr>
        <w:t>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w:t>
      </w:r>
      <w:r w:rsidR="0035775C">
        <w:rPr>
          <w:rFonts w:cs="Times New Roman"/>
          <w:szCs w:val="24"/>
          <w:lang w:val="en-US"/>
        </w:rPr>
        <w:t>abstracts</w:t>
      </w:r>
      <w:r w:rsidR="00726CD7">
        <w:rPr>
          <w:rFonts w:cs="Times New Roman"/>
          <w:szCs w:val="24"/>
          <w:lang w:val="en-US"/>
        </w:rPr>
        <w:t>.</w:t>
      </w:r>
      <w:r w:rsidR="00AB0912">
        <w:rPr>
          <w:rFonts w:cs="Times New Roman"/>
          <w:szCs w:val="24"/>
          <w:lang w:val="en-US"/>
        </w:rPr>
        <w:t xml:space="preserve"> </w:t>
      </w:r>
      <w:r w:rsidR="00C75D10">
        <w:rPr>
          <w:rFonts w:cs="Times New Roman"/>
          <w:szCs w:val="24"/>
          <w:lang w:val="en-US"/>
        </w:rPr>
        <w:t>As can be seen in Table 4, w</w:t>
      </w:r>
      <w:r w:rsidR="0060422B">
        <w:rPr>
          <w:rFonts w:cs="Times New Roman"/>
          <w:szCs w:val="24"/>
          <w:lang w:val="en-US"/>
        </w:rPr>
        <w:t>hen</w:t>
      </w:r>
      <w:r w:rsidR="00C75D10">
        <w:rPr>
          <w:rFonts w:cs="Times New Roman"/>
          <w:szCs w:val="24"/>
          <w:lang w:val="en-US"/>
        </w:rPr>
        <w:t xml:space="preserve"> setting a more inclusive threshold, coding</w:t>
      </w:r>
      <w:r w:rsidR="0060422B">
        <w:rPr>
          <w:rFonts w:cs="Times New Roman"/>
          <w:szCs w:val="24"/>
          <w:lang w:val="en-US"/>
        </w:rPr>
        <w:t xml:space="preserve"> studies</w:t>
      </w:r>
      <w:r w:rsidR="00C75D10">
        <w:rPr>
          <w:rFonts w:cs="Times New Roman"/>
          <w:szCs w:val="24"/>
          <w:lang w:val="en-US"/>
        </w:rPr>
        <w:t xml:space="preserve"> </w:t>
      </w:r>
      <w:r w:rsidR="00C75D10">
        <w:rPr>
          <w:lang w:val="en-US"/>
        </w:rPr>
        <w:t>as relevant if the GPT</w:t>
      </w:r>
      <w:r w:rsidR="00C944FB">
        <w:rPr>
          <w:lang w:val="en-US"/>
        </w:rPr>
        <w:t>-4</w:t>
      </w:r>
      <w:r w:rsidR="00C75D10">
        <w:rPr>
          <w:lang w:val="en-US"/>
        </w:rPr>
        <w:t xml:space="preserve"> model included it in</w:t>
      </w:r>
      <w:r w:rsidR="0060422B">
        <w:rPr>
          <w:rFonts w:cs="Times New Roman"/>
          <w:szCs w:val="24"/>
          <w:lang w:val="en-US"/>
        </w:rPr>
        <w:t xml:space="preserve"> at least 3 of</w:t>
      </w:r>
      <w:r w:rsidR="00C75D10">
        <w:rPr>
          <w:rFonts w:cs="Times New Roman"/>
          <w:szCs w:val="24"/>
          <w:lang w:val="en-US"/>
        </w:rPr>
        <w:t xml:space="preserve"> the</w:t>
      </w:r>
      <w:r w:rsidR="0060422B">
        <w:rPr>
          <w:rFonts w:cs="Times New Roman"/>
          <w:szCs w:val="24"/>
          <w:lang w:val="en-US"/>
        </w:rPr>
        <w:t xml:space="preserve"> 6 prompts,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w:t>
      </w:r>
      <w:r w:rsidR="00C944FB">
        <w:rPr>
          <w:rFonts w:cs="Times New Roman"/>
          <w:szCs w:val="24"/>
          <w:lang w:val="en-US"/>
        </w:rPr>
        <w:t xml:space="preserve"> Yet,</w:t>
      </w:r>
      <w:r w:rsidR="00C944FB">
        <w:rPr>
          <w:rFonts w:cs="Times New Roman"/>
          <w:szCs w:val="24"/>
          <w:lang w:val="en-US"/>
        </w:rPr>
        <w:t xml:space="preserve"> </w:t>
      </w:r>
      <w:r w:rsidR="00C944FB">
        <w:rPr>
          <w:rFonts w:cs="Times New Roman"/>
          <w:szCs w:val="24"/>
          <w:lang w:val="en-US"/>
        </w:rPr>
        <w:t>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4D3B6F" w14:textId="77777777" w:rsidR="007674A2" w:rsidRPr="00A449F4" w:rsidRDefault="007674A2" w:rsidP="00A449F4">
      <w:pPr>
        <w:spacing w:after="0" w:line="360" w:lineRule="auto"/>
        <w:jc w:val="both"/>
        <w:rPr>
          <w:rFonts w:cs="Times New Roman"/>
          <w:szCs w:val="24"/>
          <w:lang w:val="en-US"/>
        </w:rPr>
      </w:pPr>
    </w:p>
    <w:p w14:paraId="3888B32F" w14:textId="3756973E" w:rsidR="00D5602B" w:rsidRPr="00065E3A" w:rsidRDefault="00D5602B" w:rsidP="006F63D8">
      <w:pPr>
        <w:spacing w:after="0" w:line="360" w:lineRule="auto"/>
        <w:rPr>
          <w:lang w:val="en-US"/>
        </w:rPr>
      </w:pPr>
      <w:commentRangeStart w:id="19"/>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Results of the </w:t>
      </w:r>
      <w:r w:rsidR="00C944FB">
        <w:rPr>
          <w:lang w:val="en-US"/>
        </w:rPr>
        <w:t>three</w:t>
      </w:r>
      <w:r w:rsidRPr="00065E3A">
        <w:rPr>
          <w:lang w:val="en-US"/>
        </w:rPr>
        <w:t xml:space="preserve"> classifier experiments</w:t>
      </w:r>
      <w:commentRangeEnd w:id="19"/>
      <w:r w:rsidR="00E644EB">
        <w:rPr>
          <w:rStyle w:val="CommentReference"/>
        </w:rPr>
        <w:commentReference w:id="19"/>
      </w:r>
    </w:p>
    <w:tbl>
      <w:tblPr>
        <w:tblStyle w:val="TableGrid"/>
        <w:tblW w:w="9580" w:type="dxa"/>
        <w:tblLook w:val="04A0" w:firstRow="1" w:lastRow="0" w:firstColumn="1" w:lastColumn="0" w:noHBand="0" w:noVBand="1"/>
      </w:tblPr>
      <w:tblGrid>
        <w:gridCol w:w="2500"/>
        <w:gridCol w:w="978"/>
        <w:gridCol w:w="1484"/>
        <w:gridCol w:w="1518"/>
        <w:gridCol w:w="1894"/>
        <w:gridCol w:w="1206"/>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38D9FAED" w:rsidR="007263A3" w:rsidRPr="008D1FE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1D7C1A0F" w:rsidR="007263A3" w:rsidRPr="008D1FE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5779983D"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3D00819F" w:rsidR="007263A3" w:rsidRPr="008D1FE3" w:rsidRDefault="007263A3" w:rsidP="00D5602B">
            <w:pPr>
              <w:rPr>
                <w:rFonts w:cs="Times New Roman"/>
                <w:b/>
                <w:sz w:val="20"/>
                <w:szCs w:val="20"/>
                <w:lang w:val="en-US"/>
              </w:rPr>
            </w:pP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lastRenderedPageBreak/>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w:t>
            </w: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99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066807">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w:t>
            </w:r>
            <w:r>
              <w:rPr>
                <w:rFonts w:cs="Times New Roman"/>
                <w:sz w:val="20"/>
                <w:szCs w:val="20"/>
              </w:rPr>
              <w:t>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85"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54049957" w14:textId="6E4F8018" w:rsidR="00C944FB" w:rsidRDefault="00C944FB" w:rsidP="00C944FB">
            <w:pPr>
              <w:jc w:val="center"/>
              <w:rPr>
                <w:rFonts w:cs="Times New Roman"/>
                <w:sz w:val="20"/>
                <w:szCs w:val="20"/>
                <w:lang w:val="en-US"/>
              </w:rPr>
            </w:pPr>
            <w:r>
              <w:rPr>
                <w:rFonts w:cs="Times New Roman"/>
                <w:sz w:val="20"/>
                <w:szCs w:val="20"/>
                <w:lang w:val="en-US"/>
              </w:rPr>
              <w:t>.81</w:t>
            </w:r>
          </w:p>
        </w:tc>
      </w:tr>
      <w:tr w:rsidR="00C944FB" w14:paraId="7639F1C8" w14:textId="77777777" w:rsidTr="00066807">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commentRangeStart w:id="20"/>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99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6636FDEE" w:rsidR="00C944FB" w:rsidRDefault="00C944FB" w:rsidP="00C944FB">
            <w:pPr>
              <w:jc w:val="center"/>
              <w:rPr>
                <w:rFonts w:cs="Times New Roman"/>
                <w:sz w:val="20"/>
                <w:szCs w:val="20"/>
              </w:rPr>
            </w:pPr>
            <w:r>
              <w:rPr>
                <w:rFonts w:cs="Times New Roman"/>
                <w:sz w:val="20"/>
                <w:szCs w:val="20"/>
              </w:rPr>
              <w:t>.908</w:t>
            </w:r>
          </w:p>
          <w:p w14:paraId="588F58E9" w14:textId="33D8EB94" w:rsidR="00C944FB" w:rsidRDefault="00C944FB" w:rsidP="00C944FB">
            <w:pPr>
              <w:jc w:val="center"/>
              <w:rPr>
                <w:rFonts w:cs="Times New Roman"/>
                <w:sz w:val="20"/>
                <w:szCs w:val="20"/>
              </w:rPr>
            </w:pPr>
            <w:r>
              <w:rPr>
                <w:rFonts w:cs="Times New Roman"/>
                <w:sz w:val="20"/>
                <w:szCs w:val="20"/>
              </w:rPr>
              <w:t>(INSERT)</w:t>
            </w:r>
          </w:p>
        </w:tc>
        <w:tc>
          <w:tcPr>
            <w:tcW w:w="1559" w:type="dxa"/>
            <w:tcBorders>
              <w:top w:val="nil"/>
              <w:left w:val="nil"/>
              <w:right w:val="nil"/>
            </w:tcBorders>
          </w:tcPr>
          <w:p w14:paraId="3BACAA96" w14:textId="72809A59" w:rsidR="00C944FB" w:rsidRDefault="00C944FB" w:rsidP="00C944FB">
            <w:pPr>
              <w:jc w:val="center"/>
              <w:rPr>
                <w:rFonts w:cs="Times New Roman"/>
                <w:sz w:val="20"/>
                <w:szCs w:val="20"/>
              </w:rPr>
            </w:pPr>
            <w:r>
              <w:rPr>
                <w:rFonts w:cs="Times New Roman"/>
                <w:sz w:val="20"/>
                <w:szCs w:val="20"/>
              </w:rPr>
              <w:t>.743</w:t>
            </w:r>
          </w:p>
          <w:p w14:paraId="0E52D118" w14:textId="6101059F" w:rsidR="00C944FB" w:rsidRDefault="00C944FB" w:rsidP="00C944FB">
            <w:pPr>
              <w:jc w:val="center"/>
              <w:rPr>
                <w:rFonts w:cs="Times New Roman"/>
                <w:sz w:val="20"/>
                <w:szCs w:val="20"/>
              </w:rPr>
            </w:pPr>
            <w:r>
              <w:rPr>
                <w:rFonts w:cs="Times New Roman"/>
                <w:sz w:val="20"/>
                <w:szCs w:val="20"/>
              </w:rPr>
              <w:t>(INSERT)</w:t>
            </w:r>
          </w:p>
        </w:tc>
        <w:tc>
          <w:tcPr>
            <w:tcW w:w="1985" w:type="dxa"/>
            <w:tcBorders>
              <w:top w:val="nil"/>
              <w:left w:val="nil"/>
              <w:right w:val="nil"/>
            </w:tcBorders>
          </w:tcPr>
          <w:p w14:paraId="1C8A145B" w14:textId="3E5C0458" w:rsidR="00C944FB" w:rsidRDefault="00C944FB" w:rsidP="00C944FB">
            <w:pPr>
              <w:jc w:val="center"/>
              <w:rPr>
                <w:rFonts w:cs="Times New Roman"/>
                <w:sz w:val="20"/>
                <w:szCs w:val="20"/>
              </w:rPr>
            </w:pPr>
            <w:r>
              <w:rPr>
                <w:rFonts w:cs="Times New Roman"/>
                <w:sz w:val="20"/>
                <w:szCs w:val="20"/>
              </w:rPr>
              <w:t>.746</w:t>
            </w:r>
          </w:p>
          <w:p w14:paraId="1A2C2F28" w14:textId="665E5FE3" w:rsidR="00C944FB" w:rsidRDefault="00C944FB" w:rsidP="00C944FB">
            <w:pPr>
              <w:jc w:val="center"/>
              <w:rPr>
                <w:rFonts w:cs="Times New Roman"/>
                <w:sz w:val="20"/>
                <w:szCs w:val="20"/>
              </w:rPr>
            </w:pPr>
            <w:r>
              <w:rPr>
                <w:rFonts w:cs="Times New Roman"/>
                <w:sz w:val="20"/>
                <w:szCs w:val="20"/>
              </w:rPr>
              <w:t>(INSERT)</w:t>
            </w:r>
          </w:p>
        </w:tc>
        <w:tc>
          <w:tcPr>
            <w:tcW w:w="791"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commentRangeEnd w:id="20"/>
            <w:r w:rsidR="00AF5323">
              <w:rPr>
                <w:rStyle w:val="CommentReference"/>
              </w:rPr>
              <w:commentReference w:id="20"/>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5334C6A6" w14:textId="77777777" w:rsidR="00522B45" w:rsidRPr="00A23086" w:rsidRDefault="00522B45" w:rsidP="00A23086">
      <w:pPr>
        <w:spacing w:line="360" w:lineRule="auto"/>
        <w:jc w:val="both"/>
        <w:rPr>
          <w:rFonts w:cs="Times New Roman"/>
          <w:sz w:val="20"/>
          <w:szCs w:val="24"/>
          <w:lang w:val="en-US"/>
        </w:rPr>
      </w:pPr>
    </w:p>
    <w:p w14:paraId="39753F5C" w14:textId="30849322"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e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690D4842" w14:textId="020E7C5B" w:rsidR="00C944FB" w:rsidRDefault="00C944FB">
      <w:pPr>
        <w:spacing w:after="0" w:line="360" w:lineRule="auto"/>
        <w:ind w:firstLine="1304"/>
        <w:jc w:val="both"/>
        <w:rPr>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ge of not overlooking any relevant study records.</w:t>
      </w:r>
    </w:p>
    <w:p w14:paraId="121231D9" w14:textId="77777777" w:rsidR="00C944FB" w:rsidRDefault="00C944FB">
      <w:pPr>
        <w:spacing w:after="0" w:line="360" w:lineRule="auto"/>
        <w:ind w:firstLine="1304"/>
        <w:jc w:val="both"/>
        <w:rPr>
          <w:rFonts w:cs="Times New Roman"/>
          <w:szCs w:val="20"/>
          <w:lang w:val="en-US"/>
        </w:rPr>
      </w:pPr>
    </w:p>
    <w:p w14:paraId="67DBEB4E" w14:textId="620C6F2E" w:rsidR="00E644EB" w:rsidRDefault="00E644EB">
      <w:pPr>
        <w:spacing w:after="0" w:line="360" w:lineRule="auto"/>
        <w:ind w:firstLine="1304"/>
        <w:jc w:val="both"/>
        <w:rPr>
          <w:lang w:val="en-US"/>
        </w:rPr>
      </w:pPr>
      <w:r>
        <w:rPr>
          <w:rFonts w:cs="Times New Roman"/>
          <w:szCs w:val="20"/>
          <w:lang w:val="en-US"/>
        </w:rPr>
        <w:t>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reliable use of these in systematic reviews. In the next section, we, therefore, develop a tentative guideline and workflow for how such screenings can be set up in practice</w:t>
      </w:r>
      <w:commentRangeStart w:id="21"/>
      <w:commentRangeStart w:id="22"/>
      <w:r>
        <w:rPr>
          <w:rFonts w:cs="Times New Roman"/>
          <w:szCs w:val="20"/>
          <w:lang w:val="en-US"/>
        </w:rPr>
        <w:t>.</w:t>
      </w:r>
      <w:commentRangeEnd w:id="21"/>
      <w:r>
        <w:rPr>
          <w:rStyle w:val="CommentReference"/>
        </w:rPr>
        <w:commentReference w:id="21"/>
      </w:r>
      <w:commentRangeEnd w:id="22"/>
      <w:r w:rsidR="00C944FB">
        <w:rPr>
          <w:rStyle w:val="CommentReference"/>
        </w:rPr>
        <w:commentReference w:id="22"/>
      </w:r>
      <w:r>
        <w:rPr>
          <w:rFonts w:cs="Times New Roman"/>
          <w:szCs w:val="20"/>
          <w:lang w:val="en-US"/>
        </w:rPr>
        <w:t xml:space="preserve"> </w:t>
      </w:r>
      <w:r>
        <w:rPr>
          <w:lang w:val="en-US"/>
        </w:rPr>
        <w:t xml:space="preserve"> </w:t>
      </w:r>
    </w:p>
    <w:p w14:paraId="7613FDD3" w14:textId="77777777" w:rsidR="00CF08B6" w:rsidRDefault="00CF08B6">
      <w:pPr>
        <w:spacing w:after="0" w:line="360" w:lineRule="auto"/>
        <w:ind w:firstLine="1304"/>
        <w:jc w:val="both"/>
        <w:rPr>
          <w:lang w:val="en-US"/>
        </w:rPr>
      </w:pPr>
    </w:p>
    <w:p w14:paraId="32E7C4FC" w14:textId="73EE0477"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0D2E51E7"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60F0B00F" w14:textId="77777777" w:rsidR="00006080" w:rsidRDefault="00006080" w:rsidP="00240878">
      <w:pPr>
        <w:spacing w:after="0" w:line="360" w:lineRule="auto"/>
        <w:jc w:val="both"/>
        <w:rPr>
          <w:lang w:val="en-US"/>
        </w:rPr>
      </w:pPr>
    </w:p>
    <w:p w14:paraId="54E91D7E" w14:textId="50E40F56" w:rsidR="00D5471A" w:rsidRPr="00065E3A" w:rsidRDefault="00D5471A" w:rsidP="00240878">
      <w:pPr>
        <w:spacing w:after="0" w:line="360" w:lineRule="auto"/>
        <w:jc w:val="both"/>
        <w:rPr>
          <w:lang w:val="en-US"/>
        </w:rPr>
      </w:pPr>
      <w:r w:rsidRPr="00065E3A">
        <w:rPr>
          <w:lang w:val="en-US"/>
        </w:rPr>
        <w:t xml:space="preserve">TABLE 5: Workflow for how to conduct TAB </w:t>
      </w:r>
      <w:r w:rsidRPr="00065E3A">
        <w:rPr>
          <w:lang w:val="en-US"/>
        </w:rPr>
        <w:t xml:space="preserve">screening </w:t>
      </w:r>
      <w:r w:rsidR="00AF3AFC">
        <w:rPr>
          <w:lang w:val="en-US"/>
        </w:rPr>
        <w:t>using</w:t>
      </w:r>
      <w:r w:rsidR="00AF3AFC" w:rsidRPr="00065E3A">
        <w:rPr>
          <w:lang w:val="en-US"/>
        </w:rPr>
        <w:t xml:space="preserve"> </w:t>
      </w:r>
      <w:r w:rsidRPr="00065E3A">
        <w:rPr>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4D3C3D"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4D3C3D"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commentRangeStart w:id="23"/>
            <w:r>
              <w:rPr>
                <w:lang w:val="en-US"/>
              </w:rPr>
              <w:t xml:space="preserve">Find a minimum of </w:t>
            </w:r>
            <w:r w:rsidR="00C944FB">
              <w:rPr>
                <w:lang w:val="en-US"/>
              </w:rPr>
              <w:t>150</w:t>
            </w:r>
            <w:r>
              <w:rPr>
                <w:lang w:val="en-US"/>
              </w:rPr>
              <w:t xml:space="preserve"> irrelevant study records</w:t>
            </w:r>
            <w:commentRangeEnd w:id="23"/>
            <w:r w:rsidR="00006080">
              <w:rPr>
                <w:rStyle w:val="CommentReference"/>
              </w:rPr>
              <w:commentReference w:id="23"/>
            </w:r>
            <w:r>
              <w:rPr>
                <w:lang w:val="en-US"/>
              </w:rPr>
              <w:t xml:space="preserve"> (ideally randomly sampled from the</w:t>
            </w:r>
            <w:r w:rsidR="00183B8E">
              <w:rPr>
                <w:lang w:val="en-US"/>
              </w:rPr>
              <w:t xml:space="preserve"> entire</w:t>
            </w:r>
            <w:r>
              <w:rPr>
                <w:lang w:val="en-US"/>
              </w:rPr>
              <w:t xml:space="preserve"> pool of records).</w:t>
            </w:r>
          </w:p>
        </w:tc>
      </w:tr>
      <w:tr w:rsidR="00D5471A" w:rsidRPr="004D3C3D"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4D3C3D"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08AEA9B8"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C944FB">
              <w:t>inclusion propability threshold</w:t>
            </w:r>
            <w:r w:rsidR="00C944FB">
              <w:t xml:space="preserve"> must also be decided at this point.</w:t>
            </w:r>
          </w:p>
        </w:tc>
      </w:tr>
      <w:tr w:rsidR="00D5471A" w:rsidRPr="004D3C3D"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4D3C3D"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31673347" w:rsidR="00D5471A" w:rsidRPr="00011FF4" w:rsidRDefault="00D5471A" w:rsidP="00240878">
            <w:pPr>
              <w:spacing w:line="360" w:lineRule="auto"/>
              <w:jc w:val="both"/>
              <w:rPr>
                <w:lang w:val="en-US"/>
              </w:rPr>
            </w:pPr>
            <w:r>
              <w:rPr>
                <w:lang w:val="en-US"/>
              </w:rPr>
              <w:t xml:space="preserve">Manually single screen all study records (could be divided into batches of 500-1000 study records). </w:t>
            </w:r>
          </w:p>
        </w:tc>
      </w:tr>
      <w:tr w:rsidR="00D5471A" w:rsidRPr="004D3C3D"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lastRenderedPageBreak/>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4D3C3D"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4D3C3D"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6BEDEBFF" w14:textId="2D31207C" w:rsidR="00AF3AFC"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06328E4B" w14:textId="77777777" w:rsidR="00C944FB" w:rsidRDefault="00C944FB" w:rsidP="00C944FB">
      <w:pPr>
        <w:spacing w:after="0" w:line="360" w:lineRule="auto"/>
        <w:jc w:val="both"/>
        <w:rPr>
          <w:sz w:val="20"/>
          <w:lang w:val="en-US"/>
        </w:rPr>
      </w:pPr>
    </w:p>
    <w:p w14:paraId="667CC512" w14:textId="49D7AC4B"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w:t>
      </w:r>
      <w:r w:rsidR="00D20C2F">
        <w:rPr>
          <w:lang w:val="en-US"/>
        </w:rPr>
        <w:t>model</w:t>
      </w:r>
      <w:r w:rsidR="00AF3AFC">
        <w:rPr>
          <w:lang w:val="en-US"/>
        </w:rPr>
        <w:t>(</w:t>
      </w:r>
      <w:r w:rsidR="00240878">
        <w:rPr>
          <w:lang w:val="en-US"/>
        </w:rPr>
        <w:t>s</w:t>
      </w:r>
      <w:r w:rsidR="00AF3AFC">
        <w:rPr>
          <w:lang w:val="en-US"/>
        </w:rPr>
        <w:t>)</w:t>
      </w:r>
      <w:r w:rsidR="00D20C2F">
        <w:rPr>
          <w:lang w:val="en-US"/>
        </w:rPr>
        <w:t xml:space="preserve"> </w:t>
      </w:r>
      <w:r w:rsidR="00D20C2F">
        <w:rPr>
          <w:lang w:val="en-US"/>
        </w:rPr>
        <w:t xml:space="preserve">aimed to be used for the screening </w:t>
      </w:r>
      <w:r w:rsidR="00D20C2F">
        <w:rPr>
          <w:lang w:val="en-US"/>
        </w:rPr>
        <w:t xml:space="preserve">until it is ensured </w:t>
      </w:r>
      <w:r w:rsidR="00D20C2F">
        <w:rPr>
          <w:lang w:val="en-US"/>
        </w:rPr>
        <w:t xml:space="preserve">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w:t>
      </w:r>
      <w:r w:rsidR="00F11A2A">
        <w:rPr>
          <w:lang w:val="en-US"/>
        </w:rPr>
        <w:t>est</w:t>
      </w:r>
      <w:r w:rsidR="00D20C2F">
        <w:rPr>
          <w:lang w:val="en-US"/>
        </w:rPr>
        <w:t xml:space="preserve">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24"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Pr>
          <w:rStyle w:val="CommentReference"/>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24"/>
      <w:r w:rsidR="00AE4E8F">
        <w:rPr>
          <w:lang w:val="en-US"/>
        </w:rPr>
        <w:t>. Locating more</w:t>
      </w:r>
      <w:r w:rsidR="00045F4F">
        <w:rPr>
          <w:lang w:val="en-US"/>
        </w:rPr>
        <w:t xml:space="preserve"> than 10 relevant</w:t>
      </w:r>
      <w:r w:rsidR="00AE4E8F">
        <w:rPr>
          <w:lang w:val="en-US"/>
        </w:rPr>
        <w:t xml:space="preserve"> study records might be ideal to test </w:t>
      </w:r>
      <w:r w:rsidR="00AE4E8F">
        <w:rPr>
          <w:lang w:val="en-US"/>
        </w:rPr>
        <w:t xml:space="preserve">if the </w:t>
      </w:r>
      <w:r w:rsidR="00AF3AFC">
        <w:rPr>
          <w:lang w:val="en-US"/>
        </w:rPr>
        <w:t>prompt(s)</w:t>
      </w:r>
      <w:r w:rsidR="00F11A2A">
        <w:rPr>
          <w:lang w:val="en-US"/>
        </w:rPr>
        <w:t xml:space="preserve"> and </w:t>
      </w:r>
      <w:r w:rsidR="00AF3AFC">
        <w:rPr>
          <w:lang w:val="en-US"/>
        </w:rPr>
        <w:t>model(s)</w:t>
      </w:r>
      <w:r w:rsidR="00AE4E8F">
        <w:rPr>
          <w:lang w:val="en-US"/>
        </w:rPr>
        <w:t xml:space="preserve"> can </w:t>
      </w:r>
      <w:r w:rsidR="00AE4E8F">
        <w:rPr>
          <w:lang w:val="en-US"/>
        </w:rPr>
        <w:t xml:space="preserve">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 xml:space="preserve">irrelevant records, we suggest randomly sampling those from the total pool of </w:t>
      </w:r>
      <w:r w:rsidR="00D20C2F">
        <w:rPr>
          <w:lang w:val="en-US"/>
        </w:rPr>
        <w:t>records</w:t>
      </w:r>
      <w:r w:rsidR="002828C3">
        <w:rPr>
          <w:lang w:val="en-US"/>
        </w:rPr>
        <w:t xml:space="preserve">, thereby </w:t>
      </w:r>
      <w:r w:rsidR="00F11A2A">
        <w:rPr>
          <w:lang w:val="en-US"/>
        </w:rPr>
        <w:t>increasing the change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If any relevant studies are detected among the random</w:t>
      </w:r>
      <w:r w:rsidR="00240878">
        <w:rPr>
          <w:lang w:val="en-US"/>
        </w:rPr>
        <w:t>ly</w:t>
      </w:r>
      <w:r w:rsidR="008240F6">
        <w:rPr>
          <w:lang w:val="en-US"/>
        </w:rPr>
        <w:t xml:space="preserve"> sampl</w:t>
      </w:r>
      <w:r w:rsidR="00240878">
        <w:rPr>
          <w:lang w:val="en-US"/>
        </w:rPr>
        <w:t>ed study records</w:t>
      </w:r>
      <w:r w:rsidR="008240F6">
        <w:rPr>
          <w:lang w:val="en-US"/>
        </w:rPr>
        <w:t xml:space="preserve">, these can just be added to the pool of relevant records. </w:t>
      </w:r>
    </w:p>
    <w:p w14:paraId="1147053E" w14:textId="77777777" w:rsidR="00F11A2A" w:rsidRDefault="00DD00A1" w:rsidP="00F11A2A">
      <w:pPr>
        <w:spacing w:after="0" w:line="360" w:lineRule="auto"/>
        <w:ind w:firstLine="1304"/>
        <w:jc w:val="both"/>
        <w:rPr>
          <w:lang w:val="en-US"/>
        </w:rPr>
      </w:pPr>
      <w:r>
        <w:rPr>
          <w:lang w:val="en-US"/>
        </w:rPr>
        <w:t>After having collected the training dataset composed of the relevant and irrelevant study records, the next step</w:t>
      </w:r>
      <w:r w:rsidR="00E144A9">
        <w:rPr>
          <w:lang w:val="en-US"/>
        </w:rPr>
        <w:t xml:space="preserve"> concerns prompt engineering</w:t>
      </w:r>
      <w:r w:rsidR="00E144A9">
        <w:rPr>
          <w:lang w:val="en-US"/>
        </w:rPr>
        <w:t xml:space="preserve">.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p>
    <w:p w14:paraId="6F8B4C2C" w14:textId="77777777" w:rsidR="00F11A2A" w:rsidRDefault="00F11A2A" w:rsidP="00F11A2A">
      <w:pPr>
        <w:spacing w:after="0" w:line="360" w:lineRule="auto"/>
        <w:ind w:firstLine="1304"/>
        <w:jc w:val="both"/>
        <w:rPr>
          <w:lang w:val="en-US"/>
        </w:rPr>
      </w:pPr>
    </w:p>
    <w:p w14:paraId="564707C7" w14:textId="6CA0CAA7" w:rsidR="008240F6" w:rsidRDefault="00183B8E" w:rsidP="00F11A2A">
      <w:pPr>
        <w:spacing w:after="0" w:line="360" w:lineRule="auto"/>
        <w:ind w:firstLine="1304"/>
        <w:jc w:val="both"/>
        <w:rPr>
          <w:lang w:val="en-US"/>
        </w:rPr>
      </w:pPr>
      <w:r>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w:t>
      </w:r>
      <w:del w:id="25" w:author="Julian Christensen" w:date="2024-08-14T16:43:00Z">
        <w:r w:rsidR="001F1AD6" w:rsidDel="002828C3">
          <w:rPr>
            <w:lang w:val="en-US"/>
          </w:rPr>
          <w:delText>/exclusion</w:delText>
        </w:r>
      </w:del>
      <w:r w:rsidR="001F1AD6">
        <w:rPr>
          <w:lang w:val="en-US"/>
        </w:rPr>
        <w:t xml:space="preserve"> criteria </w:t>
      </w:r>
      <w:del w:id="26" w:author="Julian Christensen" w:date="2024-08-14T16:43:00Z">
        <w:r w:rsidR="001F1AD6" w:rsidDel="002828C3">
          <w:rPr>
            <w:lang w:val="en-US"/>
          </w:rPr>
          <w:delText>should be</w:delText>
        </w:r>
      </w:del>
      <w:ins w:id="27" w:author="Julian Christensen" w:date="2024-08-14T16:43:00Z">
        <w:r w:rsidR="002828C3">
          <w:rPr>
            <w:lang w:val="en-US"/>
          </w:rPr>
          <w:t>is</w:t>
        </w:r>
      </w:ins>
      <w:r w:rsidR="001F1AD6">
        <w:rPr>
          <w:lang w:val="en-US"/>
        </w:rPr>
        <w:t xml:space="preserve"> prompted individually. A</w:t>
      </w:r>
      <w:r w:rsidR="001F1AD6" w:rsidRPr="00D64633">
        <w:rPr>
          <w:lang w:val="en-US"/>
        </w:rPr>
        <w:t>ll title and abstract rec</w:t>
      </w:r>
      <w:r w:rsidR="001F1AD6" w:rsidRPr="00D64633">
        <w:rPr>
          <w:lang w:val="en-US"/>
        </w:rPr>
        <w:lastRenderedPageBreak/>
        <w:t xml:space="preserve">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commentRangeStart w:id="28"/>
      <w:r w:rsidR="001F1AD6" w:rsidRPr="008240F6">
        <w:rPr>
          <w:i/>
          <w:lang w:val="en-US"/>
        </w:rPr>
        <w:t>hierarchical screening</w:t>
      </w:r>
      <w:r w:rsidR="001F1AD6">
        <w:rPr>
          <w:lang w:val="en-US"/>
        </w:rPr>
        <w:t xml:space="preserve"> </w:t>
      </w:r>
      <w:commentRangeEnd w:id="28"/>
      <w:r w:rsidR="002828C3">
        <w:rPr>
          <w:rStyle w:val="CommentReference"/>
        </w:rPr>
        <w:commentReference w:id="28"/>
      </w:r>
      <w:r w:rsidR="001F1AD6">
        <w:rPr>
          <w:lang w:val="en-US"/>
        </w:rPr>
        <w:t xml:space="preserve">where a study record is </w:t>
      </w:r>
      <w:r w:rsidR="00240878">
        <w:rPr>
          <w:lang w:val="en-US"/>
        </w:rPr>
        <w:t>considered irrelevant</w:t>
      </w:r>
      <w:r w:rsidR="001F1AD6">
        <w:rPr>
          <w:lang w:val="en-US"/>
        </w:rPr>
        <w:t xml:space="preserve"> if it is excluded at any step in the multi-prompt screening. </w:t>
      </w:r>
      <w:r w:rsidR="005559D9">
        <w:rPr>
          <w:lang w:val="en-US"/>
        </w:rPr>
        <w:t>This procedure is depicted in Figure 5</w:t>
      </w:r>
      <w:r w:rsidR="002828C3">
        <w:rPr>
          <w:lang w:val="en-US"/>
        </w:rPr>
        <w:t>.</w:t>
      </w:r>
      <w:r w:rsidR="007D60F0">
        <w:rPr>
          <w:rStyle w:val="FootnoteReference"/>
          <w:lang w:val="en-US"/>
        </w:rPr>
        <w:footnoteReference w:id="13"/>
      </w:r>
      <w:r w:rsidR="00376504">
        <w:rPr>
          <w:lang w:val="en-US"/>
        </w:rPr>
        <w:t xml:space="preserve"> </w:t>
      </w:r>
    </w:p>
    <w:p w14:paraId="3F2845E4" w14:textId="0A595EB8"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76B87AA5">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4DF66942" w14:textId="4A795ED2" w:rsidR="00F405AC"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w:t>
      </w:r>
      <w:del w:id="29" w:author="Julian Christensen" w:date="2024-08-14T16:47:00Z">
        <w:r w:rsidR="00E144A9" w:rsidRPr="00D64633" w:rsidDel="002828C3">
          <w:rPr>
            <w:lang w:val="en-US"/>
          </w:rPr>
          <w:delText>/exclusion</w:delText>
        </w:r>
      </w:del>
      <w:r w:rsidR="00E144A9" w:rsidRPr="00D64633">
        <w:rPr>
          <w:lang w:val="en-US"/>
        </w:rPr>
        <w:t xml:space="preserve"> criteria </w:t>
      </w:r>
      <w:r w:rsidR="005657C1">
        <w:rPr>
          <w:lang w:val="en-US"/>
        </w:rPr>
        <w:t>follow</w:t>
      </w:r>
      <w:del w:id="30" w:author="Julian Christensen" w:date="2024-08-14T16:48:00Z">
        <w:r w:rsidR="005657C1" w:rsidDel="002828C3">
          <w:rPr>
            <w:lang w:val="en-US"/>
          </w:rPr>
          <w:delText>ing</w:delText>
        </w:r>
      </w:del>
      <w:r w:rsidR="005657C1">
        <w:rPr>
          <w:lang w:val="en-US"/>
        </w:rPr>
        <w:t xml:space="preserve"> </w:t>
      </w:r>
      <w:r w:rsidR="00E144A9" w:rsidRPr="00D64633">
        <w:rPr>
          <w:lang w:val="en-US"/>
        </w:rPr>
        <w:t xml:space="preserve">thereafter </w:t>
      </w:r>
      <w:r w:rsidR="008240F6">
        <w:rPr>
          <w:lang w:val="en-US"/>
        </w:rPr>
        <w:fldChar w:fldCharType="begin" w:fldLock="1"/>
      </w:r>
      <w:r w:rsidR="00776038">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w:t>
      </w:r>
      <w:del w:id="31" w:author="Julian Christensen" w:date="2024-08-14T16:48:00Z">
        <w:r w:rsidR="00E144A9" w:rsidRPr="00D64633" w:rsidDel="002828C3">
          <w:rPr>
            <w:lang w:val="en-US"/>
          </w:rPr>
          <w:delText xml:space="preserve">/exclusion </w:delText>
        </w:r>
      </w:del>
      <w:ins w:id="32" w:author="Julian Christensen" w:date="2024-08-14T16:48:00Z">
        <w:r w:rsidR="002828C3">
          <w:rPr>
            <w:lang w:val="en-US"/>
          </w:rPr>
          <w:t xml:space="preserve"> </w:t>
        </w:r>
      </w:ins>
      <w:r w:rsidR="00E144A9" w:rsidRPr="00D64633">
        <w:rPr>
          <w:lang w:val="en-US"/>
        </w:rPr>
        <w:t>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xml:space="preserve">. Although more costly, </w:t>
      </w:r>
      <w:commentRangeStart w:id="33"/>
      <w:r w:rsidR="001F1AD6">
        <w:rPr>
          <w:lang w:val="en-US"/>
        </w:rPr>
        <w:t>we</w:t>
      </w:r>
      <w:del w:id="34" w:author="Julian Christensen" w:date="2024-08-14T16:48:00Z">
        <w:r w:rsidR="008240F6" w:rsidDel="002828C3">
          <w:rPr>
            <w:lang w:val="en-US"/>
          </w:rPr>
          <w:delText>,</w:delText>
        </w:r>
      </w:del>
      <w:r w:rsidR="00E221CE">
        <w:rPr>
          <w:lang w:val="en-US"/>
        </w:rPr>
        <w:t xml:space="preserve"> therefore</w:t>
      </w:r>
      <w:del w:id="35" w:author="Julian Christensen" w:date="2024-08-14T16:48:00Z">
        <w:r w:rsidR="008240F6" w:rsidDel="002828C3">
          <w:rPr>
            <w:lang w:val="en-US"/>
          </w:rPr>
          <w:delText>,</w:delText>
        </w:r>
      </w:del>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w:t>
      </w:r>
      <w:commentRangeEnd w:id="33"/>
      <w:r w:rsidR="002828C3">
        <w:rPr>
          <w:rStyle w:val="CommentReference"/>
        </w:rPr>
        <w:commentReference w:id="33"/>
      </w:r>
      <w:r w:rsidR="00E144A9" w:rsidRPr="00D64633">
        <w:rPr>
          <w:lang w:val="en-US"/>
        </w:rPr>
        <w:t>. Assume</w:t>
      </w:r>
      <w:ins w:id="36" w:author="Julian Christensen" w:date="2024-08-14T16:49:00Z">
        <w:r w:rsidR="002828C3">
          <w:rPr>
            <w:lang w:val="en-US"/>
          </w:rPr>
          <w:t>,</w:t>
        </w:r>
      </w:ins>
      <w:r w:rsidR="00E144A9" w:rsidRPr="00D64633">
        <w:rPr>
          <w:lang w:val="en-US"/>
        </w:rPr>
        <w:t xml:space="preserve"> </w:t>
      </w:r>
      <w:r w:rsidR="001F1AD6">
        <w:rPr>
          <w:lang w:val="en-US"/>
        </w:rPr>
        <w:t>for example</w:t>
      </w:r>
      <w:ins w:id="37" w:author="Julian Christensen" w:date="2024-08-14T16:49:00Z">
        <w:r w:rsidR="002828C3">
          <w:rPr>
            <w:lang w:val="en-US"/>
          </w:rPr>
          <w:t>,</w:t>
        </w:r>
      </w:ins>
      <w:r w:rsidR="001F1AD6">
        <w:rPr>
          <w:lang w:val="en-US"/>
        </w:rPr>
        <w:t xml:space="preserve"> </w:t>
      </w:r>
      <w:r w:rsidR="00E144A9" w:rsidRPr="00D64633">
        <w:rPr>
          <w:lang w:val="en-US"/>
        </w:rPr>
        <w:t xml:space="preserve">that one made </w:t>
      </w:r>
      <w:r w:rsidR="00240878">
        <w:rPr>
          <w:lang w:val="en-US"/>
        </w:rPr>
        <w:t>six</w:t>
      </w:r>
      <w:r w:rsidR="00E144A9" w:rsidRPr="00D64633">
        <w:rPr>
          <w:lang w:val="en-US"/>
        </w:rPr>
        <w:t xml:space="preserve"> prompts</w:t>
      </w:r>
      <w:r w:rsidR="00376504">
        <w:rPr>
          <w:lang w:val="en-US"/>
        </w:rPr>
        <w:t xml:space="preserve">, </w:t>
      </w:r>
      <w:r w:rsidR="00E144A9" w:rsidRPr="00D64633">
        <w:rPr>
          <w:lang w:val="en-US"/>
        </w:rPr>
        <w:t>one for each of the inclusion</w:t>
      </w:r>
      <w:del w:id="38" w:author="Julian Christensen" w:date="2024-08-14T16:49:00Z">
        <w:r w:rsidR="00E144A9" w:rsidRPr="00D64633" w:rsidDel="002828C3">
          <w:rPr>
            <w:lang w:val="en-US"/>
          </w:rPr>
          <w:delText>/exclusion</w:delText>
        </w:r>
      </w:del>
      <w:r w:rsidR="00E144A9" w:rsidRPr="00D64633">
        <w:rPr>
          <w:lang w:val="en-US"/>
        </w:rPr>
        <w:t xml:space="preserve">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w:t>
      </w:r>
      <w:ins w:id="39" w:author="Julian Christensen" w:date="2024-08-14T16:50:00Z">
        <w:r w:rsidR="002828C3">
          <w:rPr>
            <w:lang w:val="en-US"/>
          </w:rPr>
          <w:t>d</w:t>
        </w:r>
      </w:ins>
      <w:del w:id="40" w:author="Julian Christensen" w:date="2024-08-14T16:50:00Z">
        <w:r w:rsidR="00E144A9" w:rsidRPr="00D64633" w:rsidDel="002828C3">
          <w:rPr>
            <w:lang w:val="en-US"/>
          </w:rPr>
          <w:delText>s</w:delText>
        </w:r>
      </w:del>
      <w:r w:rsidR="00E144A9" w:rsidRPr="00D64633">
        <w:rPr>
          <w:lang w:val="en-US"/>
        </w:rPr>
        <w:t xml:space="preserve">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w:t>
      </w:r>
      <w:del w:id="41" w:author="Julian Christensen" w:date="2024-08-14T16:50:00Z">
        <w:r w:rsidR="00E221CE" w:rsidDel="002828C3">
          <w:rPr>
            <w:lang w:val="en-US"/>
          </w:rPr>
          <w:delText xml:space="preserve">the </w:delText>
        </w:r>
      </w:del>
      <w:ins w:id="42" w:author="Julian Christensen" w:date="2024-08-14T16:50:00Z">
        <w:r w:rsidR="002828C3">
          <w:rPr>
            <w:lang w:val="en-US"/>
          </w:rPr>
          <w:t xml:space="preserve">an </w:t>
        </w:r>
      </w:ins>
      <w:r w:rsidR="00E221CE">
        <w:rPr>
          <w:lang w:val="en-US"/>
        </w:rPr>
        <w:lastRenderedPageBreak/>
        <w:t>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w:t>
      </w:r>
      <w:del w:id="43" w:author="Julian Christensen" w:date="2024-08-14T16:50:00Z">
        <w:r w:rsidR="00E144A9" w:rsidRPr="00D64633" w:rsidDel="002828C3">
          <w:rPr>
            <w:lang w:val="en-US"/>
          </w:rPr>
          <w:delText xml:space="preserve">suggested </w:delText>
        </w:r>
      </w:del>
      <w:r w:rsidR="00E144A9" w:rsidRPr="00D64633">
        <w:rPr>
          <w:lang w:val="en-US"/>
        </w:rPr>
        <w:t xml:space="preserve">in Figure </w:t>
      </w:r>
      <w:r w:rsidR="00376504">
        <w:rPr>
          <w:lang w:val="en-US"/>
        </w:rPr>
        <w:t>5</w:t>
      </w:r>
      <w:r w:rsidR="00E144A9" w:rsidRPr="00D64633">
        <w:rPr>
          <w:lang w:val="en-US"/>
        </w:rPr>
        <w:t>. If instead all records had been screened with all prompts</w:t>
      </w:r>
      <w:ins w:id="44" w:author="Julian Christensen" w:date="2024-08-14T16:50:00Z">
        <w:r w:rsidR="002828C3">
          <w:rPr>
            <w:lang w:val="en-US"/>
          </w:rPr>
          <w:t>,</w:t>
        </w:r>
      </w:ins>
      <w:r w:rsidR="00E144A9" w:rsidRPr="00D64633">
        <w:rPr>
          <w:lang w:val="en-US"/>
        </w:rPr>
        <w:t xml:space="preserve"> then one could </w:t>
      </w:r>
      <w:r w:rsidR="008240F6">
        <w:rPr>
          <w:lang w:val="en-US"/>
        </w:rPr>
        <w:t>overcome</w:t>
      </w:r>
      <w:r w:rsidR="00E144A9" w:rsidRPr="00D64633">
        <w:rPr>
          <w:lang w:val="en-US"/>
        </w:rPr>
        <w:t xml:space="preserve"> the above </w:t>
      </w:r>
      <w:del w:id="45" w:author="Julian Christensen" w:date="2024-08-14T16:50:00Z">
        <w:r w:rsidR="00E144A9" w:rsidRPr="00D64633" w:rsidDel="002828C3">
          <w:rPr>
            <w:lang w:val="en-US"/>
          </w:rPr>
          <w:delText xml:space="preserve">bias </w:delText>
        </w:r>
      </w:del>
      <w:ins w:id="46" w:author="Julian Christensen" w:date="2024-08-14T16:50:00Z">
        <w:r w:rsidR="002828C3">
          <w:rPr>
            <w:lang w:val="en-US"/>
          </w:rPr>
          <w:t>problem</w:t>
        </w:r>
        <w:r w:rsidR="002828C3" w:rsidRPr="00D64633">
          <w:rPr>
            <w:lang w:val="en-US"/>
          </w:rPr>
          <w:t xml:space="preserve"> </w:t>
        </w:r>
      </w:ins>
      <w:r w:rsidR="00E144A9" w:rsidRPr="00D64633">
        <w:rPr>
          <w:lang w:val="en-US"/>
        </w:rPr>
        <w:t xml:space="preserve">by </w:t>
      </w:r>
      <w:del w:id="47" w:author="Julian Christensen" w:date="2024-08-14T16:50:00Z">
        <w:r w:rsidR="00E144A9" w:rsidRPr="00D64633" w:rsidDel="002828C3">
          <w:rPr>
            <w:lang w:val="en-US"/>
          </w:rPr>
          <w:delText xml:space="preserve">including </w:delText>
        </w:r>
      </w:del>
      <w:ins w:id="48" w:author="Julian Christensen" w:date="2024-08-14T16:50:00Z">
        <w:r w:rsidR="002828C3">
          <w:rPr>
            <w:lang w:val="en-US"/>
          </w:rPr>
          <w:t>coding</w:t>
        </w:r>
      </w:ins>
      <w:del w:id="49" w:author="Julian Christensen" w:date="2024-08-14T16:50:00Z">
        <w:r w:rsidR="00E144A9" w:rsidRPr="00D64633" w:rsidDel="002828C3">
          <w:rPr>
            <w:lang w:val="en-US"/>
          </w:rPr>
          <w:delText>all</w:delText>
        </w:r>
      </w:del>
      <w:r w:rsidR="00E144A9" w:rsidRPr="00D64633">
        <w:rPr>
          <w:lang w:val="en-US"/>
        </w:rPr>
        <w:t xml:space="preserve"> records</w:t>
      </w:r>
      <w:ins w:id="50" w:author="Julian Christensen" w:date="2024-08-14T16:51:00Z">
        <w:r w:rsidR="002828C3">
          <w:rPr>
            <w:lang w:val="en-US"/>
          </w:rPr>
          <w:t xml:space="preserve"> as relevant if</w:t>
        </w:r>
      </w:ins>
      <w:del w:id="51" w:author="Julian Christensen" w:date="2024-08-14T16:51:00Z">
        <w:r w:rsidR="00E144A9" w:rsidRPr="00D64633" w:rsidDel="002828C3">
          <w:rPr>
            <w:lang w:val="en-US"/>
          </w:rPr>
          <w:delText xml:space="preserve"> that</w:delText>
        </w:r>
      </w:del>
      <w:ins w:id="52" w:author="Julian Christensen" w:date="2024-08-14T16:51:00Z">
        <w:r w:rsidR="002828C3">
          <w:rPr>
            <w:lang w:val="en-US"/>
          </w:rPr>
          <w:t xml:space="preserve"> they</w:t>
        </w:r>
      </w:ins>
      <w:r w:rsidR="00E144A9" w:rsidRPr="00D64633">
        <w:rPr>
          <w:lang w:val="en-US"/>
        </w:rPr>
        <w:t xml:space="preserve"> were included in </w:t>
      </w:r>
      <w:r w:rsidR="00240878">
        <w:rPr>
          <w:lang w:val="en-US"/>
        </w:rPr>
        <w:t>5</w:t>
      </w:r>
      <w:r w:rsidR="00E144A9" w:rsidRPr="00D64633">
        <w:rPr>
          <w:lang w:val="en-US"/>
        </w:rPr>
        <w:t xml:space="preserve"> out</w:t>
      </w:r>
      <w:r w:rsidR="001815CC">
        <w:rPr>
          <w:lang w:val="en-US"/>
        </w:rPr>
        <w:t xml:space="preserve"> of</w:t>
      </w:r>
      <w:r w:rsidR="00E144A9" w:rsidRPr="00D64633">
        <w:rPr>
          <w:lang w:val="en-US"/>
        </w:rPr>
        <w:t xml:space="preserve"> </w:t>
      </w:r>
      <w:r w:rsidR="00240878">
        <w:rPr>
          <w:lang w:val="en-US"/>
        </w:rPr>
        <w:t>6</w:t>
      </w:r>
      <w:r w:rsidR="00E144A9" w:rsidRPr="00D64633">
        <w:rPr>
          <w:lang w:val="en-US"/>
        </w:rPr>
        <w:t xml:space="preserve"> prompts</w:t>
      </w:r>
      <w:r w:rsidR="00E221CE">
        <w:rPr>
          <w:lang w:val="en-US"/>
        </w:rPr>
        <w:t xml:space="preserve">, as we did in </w:t>
      </w:r>
      <w:del w:id="53" w:author="Julian Christensen" w:date="2024-08-14T16:51:00Z">
        <w:r w:rsidR="00E221CE" w:rsidDel="002828C3">
          <w:rPr>
            <w:lang w:val="en-US"/>
          </w:rPr>
          <w:delText xml:space="preserve">classifier </w:delText>
        </w:r>
      </w:del>
      <w:r w:rsidR="00423F5C">
        <w:rPr>
          <w:lang w:val="en-US"/>
        </w:rPr>
        <w:t>E</w:t>
      </w:r>
      <w:r w:rsidR="00E221CE">
        <w:rPr>
          <w:lang w:val="en-US"/>
        </w:rPr>
        <w:t>xperiment 3</w:t>
      </w:r>
      <w:ins w:id="54" w:author="Julian Christensen" w:date="2024-08-14T16:51:00Z">
        <w:r w:rsidR="002828C3">
          <w:rPr>
            <w:lang w:val="en-US"/>
          </w:rPr>
          <w:t xml:space="preserve"> above</w:t>
        </w:r>
      </w:ins>
      <w:r w:rsidR="00E144A9" w:rsidRPr="00D64633">
        <w:rPr>
          <w:lang w:val="en-US"/>
        </w:rPr>
        <w:t xml:space="preserve">.  </w:t>
      </w:r>
    </w:p>
    <w:p w14:paraId="407354B7" w14:textId="55DA43CF" w:rsidR="00E144A9"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w:t>
      </w:r>
      <w:del w:id="55" w:author="Julian Christensen" w:date="2024-08-15T11:26:00Z">
        <w:r w:rsidR="00745511" w:rsidDel="00DB1558">
          <w:rPr>
            <w:lang w:val="en-US"/>
          </w:rPr>
          <w:delText>re-written/</w:delText>
        </w:r>
      </w:del>
      <w:r w:rsidR="00745511">
        <w:rPr>
          <w:lang w:val="en-US"/>
        </w:rPr>
        <w:t>refined until they reach recall</w:t>
      </w:r>
      <w:r w:rsidR="00BE4B78">
        <w:rPr>
          <w:lang w:val="en-US"/>
        </w:rPr>
        <w:t xml:space="preserve"> and specificity</w:t>
      </w:r>
      <w:r w:rsidR="00745511">
        <w:rPr>
          <w:lang w:val="en-US"/>
        </w:rPr>
        <w:t xml:space="preserve"> </w:t>
      </w:r>
      <w:del w:id="56" w:author="Julian Christensen" w:date="2024-08-14T15:13:00Z">
        <w:r w:rsidR="00745511" w:rsidDel="00EC6E04">
          <w:rPr>
            <w:lang w:val="en-US"/>
          </w:rPr>
          <w:delText xml:space="preserve">rate </w:delText>
        </w:r>
      </w:del>
      <w:del w:id="57" w:author="Julian Christensen" w:date="2024-08-15T11:29:00Z">
        <w:r w:rsidR="00745511" w:rsidDel="00F405AC">
          <w:rPr>
            <w:lang w:val="en-US"/>
          </w:rPr>
          <w:delText>threshold</w:delText>
        </w:r>
        <w:r w:rsidR="00BE4B78" w:rsidDel="00F405AC">
          <w:rPr>
            <w:lang w:val="en-US"/>
          </w:rPr>
          <w:delText>s</w:delText>
        </w:r>
      </w:del>
      <w:ins w:id="58" w:author="Julian Christensen" w:date="2024-08-15T11:29:00Z">
        <w:r w:rsidR="00F405AC">
          <w:rPr>
            <w:lang w:val="en-US"/>
          </w:rPr>
          <w:t>values</w:t>
        </w:r>
      </w:ins>
      <w:r w:rsidR="00745511">
        <w:rPr>
          <w:lang w:val="en-US"/>
        </w:rPr>
        <w:t xml:space="preserve"> of</w:t>
      </w:r>
      <w:r w:rsidR="00BE4B78">
        <w:rPr>
          <w:lang w:val="en-US"/>
        </w:rPr>
        <w:t xml:space="preserve"> at least</w:t>
      </w:r>
      <w:r w:rsidR="00745511">
        <w:rPr>
          <w:lang w:val="en-US"/>
        </w:rPr>
        <w:t xml:space="preserve"> </w:t>
      </w:r>
      <w:ins w:id="59" w:author="Julian Christensen" w:date="2024-08-14T16:52:00Z">
        <w:r w:rsidR="00B80B7A">
          <w:rPr>
            <w:lang w:val="en-US"/>
          </w:rPr>
          <w:t>0.</w:t>
        </w:r>
      </w:ins>
      <w:r w:rsidR="00745511">
        <w:rPr>
          <w:lang w:val="en-US"/>
        </w:rPr>
        <w:t>8</w:t>
      </w:r>
      <w:del w:id="60" w:author="Julian Christensen" w:date="2024-08-14T16:52:00Z">
        <w:r w:rsidR="00745511" w:rsidDel="00B80B7A">
          <w:rPr>
            <w:lang w:val="en-US"/>
          </w:rPr>
          <w:delText>0%</w:delText>
        </w:r>
      </w:del>
      <w:ins w:id="61" w:author="Julian Christensen" w:date="2024-08-14T16:51:00Z">
        <w:r w:rsidR="002828C3">
          <w:rPr>
            <w:lang w:val="en-US"/>
          </w:rPr>
          <w:t xml:space="preserve"> (cf. our benchmark scheme in Section 3)</w:t>
        </w:r>
      </w:ins>
      <w:r w:rsidR="00745511">
        <w:rPr>
          <w:lang w:val="en-US"/>
        </w:rPr>
        <w:t xml:space="preserve">. Recall </w:t>
      </w:r>
      <w:del w:id="62" w:author="Julian Christensen" w:date="2024-08-14T15:13:00Z">
        <w:r w:rsidR="00745511" w:rsidDel="00EC6E04">
          <w:rPr>
            <w:lang w:val="en-US"/>
          </w:rPr>
          <w:delText xml:space="preserve">rates </w:delText>
        </w:r>
      </w:del>
      <w:ins w:id="63" w:author="Julian Christensen" w:date="2024-08-14T15:13:00Z">
        <w:r w:rsidR="00EC6E04">
          <w:rPr>
            <w:lang w:val="en-US"/>
          </w:rPr>
          <w:t xml:space="preserve">values </w:t>
        </w:r>
      </w:ins>
      <w:r w:rsidR="00745511">
        <w:rPr>
          <w:lang w:val="en-US"/>
        </w:rPr>
        <w:t xml:space="preserve">between </w:t>
      </w:r>
      <w:ins w:id="64" w:author="Julian Christensen" w:date="2024-08-14T16:52:00Z">
        <w:r w:rsidR="00B80B7A">
          <w:rPr>
            <w:lang w:val="en-US"/>
          </w:rPr>
          <w:t>0.</w:t>
        </w:r>
      </w:ins>
      <w:r w:rsidR="00745511">
        <w:rPr>
          <w:lang w:val="en-US"/>
        </w:rPr>
        <w:t>75</w:t>
      </w:r>
      <w:del w:id="65" w:author="Julian Christensen" w:date="2024-08-14T16:52:00Z">
        <w:r w:rsidR="00745511" w:rsidDel="00B80B7A">
          <w:rPr>
            <w:lang w:val="en-US"/>
          </w:rPr>
          <w:delText>%</w:delText>
        </w:r>
      </w:del>
      <w:r w:rsidR="00745511">
        <w:rPr>
          <w:lang w:val="en-US"/>
        </w:rPr>
        <w:t xml:space="preserve"> </w:t>
      </w:r>
      <w:r w:rsidR="008240F6">
        <w:rPr>
          <w:lang w:val="en-US"/>
        </w:rPr>
        <w:t xml:space="preserve">and </w:t>
      </w:r>
      <w:ins w:id="66" w:author="Julian Christensen" w:date="2024-08-14T16:52:00Z">
        <w:r w:rsidR="00B80B7A">
          <w:rPr>
            <w:lang w:val="en-US"/>
          </w:rPr>
          <w:t>0.</w:t>
        </w:r>
      </w:ins>
      <w:r w:rsidR="00745511">
        <w:rPr>
          <w:lang w:val="en-US"/>
        </w:rPr>
        <w:t>8</w:t>
      </w:r>
      <w:del w:id="67" w:author="Julian Christensen" w:date="2024-08-14T16:52:00Z">
        <w:r w:rsidR="00745511" w:rsidDel="00B80B7A">
          <w:rPr>
            <w:lang w:val="en-US"/>
          </w:rPr>
          <w:delText>0%</w:delText>
        </w:r>
      </w:del>
      <w:r w:rsidR="00745511">
        <w:rPr>
          <w:lang w:val="en-US"/>
        </w:rPr>
        <w:t xml:space="preserve"> </w:t>
      </w:r>
      <w:del w:id="68" w:author="Julian Christensen" w:date="2024-08-14T16:52:00Z">
        <w:r w:rsidR="00745511" w:rsidDel="00B80B7A">
          <w:rPr>
            <w:lang w:val="en-US"/>
          </w:rPr>
          <w:delText xml:space="preserve">can </w:delText>
        </w:r>
      </w:del>
      <w:ins w:id="69" w:author="Julian Christensen" w:date="2024-08-14T16:52:00Z">
        <w:r w:rsidR="00B80B7A">
          <w:rPr>
            <w:lang w:val="en-US"/>
          </w:rPr>
          <w:t xml:space="preserve">may </w:t>
        </w:r>
      </w:ins>
      <w:r w:rsidR="00745511">
        <w:rPr>
          <w:lang w:val="en-US"/>
        </w:rPr>
        <w:t xml:space="preserve">also be accepted, but </w:t>
      </w:r>
      <w:del w:id="70" w:author="Julian Christensen" w:date="2024-08-14T16:52:00Z">
        <w:r w:rsidR="00745511" w:rsidDel="00B80B7A">
          <w:rPr>
            <w:lang w:val="en-US"/>
          </w:rPr>
          <w:delText xml:space="preserve">the </w:delText>
        </w:r>
      </w:del>
      <w:r w:rsidR="00745511">
        <w:rPr>
          <w:lang w:val="en-US"/>
        </w:rPr>
        <w:t xml:space="preserve">reviewers should try to increase this performance as much as possible. Lower specificity </w:t>
      </w:r>
      <w:del w:id="71" w:author="Julian Christensen" w:date="2024-08-14T15:13:00Z">
        <w:r w:rsidR="00745511" w:rsidDel="00EC6E04">
          <w:rPr>
            <w:lang w:val="en-US"/>
          </w:rPr>
          <w:delText xml:space="preserve">rates </w:delText>
        </w:r>
      </w:del>
      <w:ins w:id="72" w:author="Julian Christensen" w:date="2024-08-14T15:13:00Z">
        <w:r w:rsidR="00EC6E04">
          <w:rPr>
            <w:lang w:val="en-US"/>
          </w:rPr>
          <w:t xml:space="preserve">values </w:t>
        </w:r>
      </w:ins>
      <w:del w:id="73" w:author="Julian Christensen" w:date="2024-08-14T16:52:00Z">
        <w:r w:rsidR="00745511" w:rsidDel="00B80B7A">
          <w:rPr>
            <w:lang w:val="en-US"/>
          </w:rPr>
          <w:delText xml:space="preserve">can </w:delText>
        </w:r>
      </w:del>
      <w:ins w:id="74" w:author="Julian Christensen" w:date="2024-08-14T16:52:00Z">
        <w:r w:rsidR="00B80B7A">
          <w:rPr>
            <w:lang w:val="en-US"/>
          </w:rPr>
          <w:t xml:space="preserve">may </w:t>
        </w:r>
      </w:ins>
      <w:del w:id="75" w:author="Julian Christensen" w:date="2024-08-14T16:52:00Z">
        <w:r w:rsidR="00745511" w:rsidDel="00B80B7A">
          <w:rPr>
            <w:lang w:val="en-US"/>
          </w:rPr>
          <w:delText xml:space="preserve">also </w:delText>
        </w:r>
      </w:del>
      <w:r w:rsidR="00745511">
        <w:rPr>
          <w:lang w:val="en-US"/>
        </w:rPr>
        <w:t xml:space="preserve">be accepted as long as the recall exceeds </w:t>
      </w:r>
      <w:ins w:id="76" w:author="Julian Christensen" w:date="2024-08-14T16:53:00Z">
        <w:r w:rsidR="00B80B7A">
          <w:rPr>
            <w:lang w:val="en-US"/>
          </w:rPr>
          <w:t>0.</w:t>
        </w:r>
      </w:ins>
      <w:r w:rsidR="00745511">
        <w:rPr>
          <w:lang w:val="en-US"/>
        </w:rPr>
        <w:t>8</w:t>
      </w:r>
      <w:del w:id="77" w:author="Julian Christensen" w:date="2024-08-14T16:53:00Z">
        <w:r w:rsidR="00745511" w:rsidDel="00B80B7A">
          <w:rPr>
            <w:lang w:val="en-US"/>
          </w:rPr>
          <w:delText>0%</w:delText>
        </w:r>
      </w:del>
      <w:r w:rsidR="00745511">
        <w:rPr>
          <w:lang w:val="en-US"/>
        </w:rPr>
        <w:t xml:space="preserve">. </w:t>
      </w:r>
      <w:r w:rsidR="00BE4B78">
        <w:rPr>
          <w:lang w:val="en-US"/>
        </w:rPr>
        <w:t>I</w:t>
      </w:r>
      <w:r w:rsidR="00D45966">
        <w:rPr>
          <w:lang w:val="en-US"/>
        </w:rPr>
        <w:t xml:space="preserve">f </w:t>
      </w:r>
      <w:del w:id="78" w:author="Julian Christensen" w:date="2024-08-14T16:53:00Z">
        <w:r w:rsidR="00D45966" w:rsidDel="00B80B7A">
          <w:rPr>
            <w:lang w:val="en-US"/>
          </w:rPr>
          <w:delText xml:space="preserve">the </w:delText>
        </w:r>
      </w:del>
      <w:ins w:id="79" w:author="Julian Christensen" w:date="2024-08-14T16:53:00Z">
        <w:r w:rsidR="00B80B7A">
          <w:rPr>
            <w:lang w:val="en-US"/>
          </w:rPr>
          <w:t xml:space="preserve">a </w:t>
        </w:r>
      </w:ins>
      <w:r w:rsidR="00D45966">
        <w:rPr>
          <w:lang w:val="en-US"/>
        </w:rPr>
        <w:t xml:space="preserve">specificity </w:t>
      </w:r>
      <w:ins w:id="80" w:author="Julian Christensen" w:date="2024-08-14T15:13:00Z">
        <w:r w:rsidR="00EC6E04">
          <w:rPr>
            <w:lang w:val="en-US"/>
          </w:rPr>
          <w:t xml:space="preserve">value </w:t>
        </w:r>
      </w:ins>
      <w:del w:id="81" w:author="Julian Christensen" w:date="2024-08-14T15:13:00Z">
        <w:r w:rsidR="00D45966" w:rsidDel="00EC6E04">
          <w:rPr>
            <w:lang w:val="en-US"/>
          </w:rPr>
          <w:delText xml:space="preserve">rate </w:delText>
        </w:r>
      </w:del>
      <w:r w:rsidR="00D45966">
        <w:rPr>
          <w:lang w:val="en-US"/>
        </w:rPr>
        <w:t xml:space="preserve">of </w:t>
      </w:r>
      <w:ins w:id="82" w:author="Julian Christensen" w:date="2024-08-14T16:53:00Z">
        <w:r w:rsidR="00B80B7A">
          <w:rPr>
            <w:lang w:val="en-US"/>
          </w:rPr>
          <w:t>0.</w:t>
        </w:r>
      </w:ins>
      <w:r w:rsidR="00BE4B78">
        <w:rPr>
          <w:lang w:val="en-US"/>
        </w:rPr>
        <w:t>8</w:t>
      </w:r>
      <w:del w:id="83" w:author="Julian Christensen" w:date="2024-08-14T16:53:00Z">
        <w:r w:rsidR="00BE4B78" w:rsidDel="00B80B7A">
          <w:rPr>
            <w:lang w:val="en-US"/>
          </w:rPr>
          <w:delText>0</w:delText>
        </w:r>
        <w:r w:rsidR="00D45966" w:rsidDel="00B80B7A">
          <w:rPr>
            <w:lang w:val="en-US"/>
          </w:rPr>
          <w:delText>%</w:delText>
        </w:r>
      </w:del>
      <w:r w:rsidR="00D45966">
        <w:rPr>
          <w:lang w:val="en-US"/>
        </w:rPr>
        <w:t xml:space="preserve"> cannot be reached, then the GPT API models should mainly be used to reduce the total number of study records needed to be screened by two independent reviewers. </w:t>
      </w:r>
      <w:commentRangeStart w:id="84"/>
      <w:del w:id="85" w:author="Julian Christensen" w:date="2024-08-14T16:53:00Z">
        <w:r w:rsidR="00D45966" w:rsidDel="00B80B7A">
          <w:rPr>
            <w:lang w:val="en-US"/>
          </w:rPr>
          <w:delText>Mo</w:delText>
        </w:r>
        <w:r w:rsidR="009759E6" w:rsidDel="00B80B7A">
          <w:rPr>
            <w:lang w:val="en-US"/>
          </w:rPr>
          <w:delText>re</w:delText>
        </w:r>
        <w:r w:rsidR="00D45966" w:rsidDel="00B80B7A">
          <w:rPr>
            <w:lang w:val="en-US"/>
          </w:rPr>
          <w:delText xml:space="preserve"> </w:delText>
        </w:r>
      </w:del>
      <w:ins w:id="86" w:author="Julian Christensen" w:date="2024-08-14T16:53:00Z">
        <w:r w:rsidR="00B80B7A">
          <w:rPr>
            <w:lang w:val="en-US"/>
          </w:rPr>
          <w:t>W</w:t>
        </w:r>
      </w:ins>
      <w:del w:id="87" w:author="Julian Christensen" w:date="2024-08-14T16:53:00Z">
        <w:r w:rsidR="00D45966" w:rsidDel="00B80B7A">
          <w:rPr>
            <w:lang w:val="en-US"/>
          </w:rPr>
          <w:delText>importantly, w</w:delText>
        </w:r>
      </w:del>
      <w:r w:rsidR="00745511">
        <w:rPr>
          <w:lang w:val="en-US"/>
        </w:rPr>
        <w:t xml:space="preserve">e suggest that if a recall </w:t>
      </w:r>
      <w:del w:id="88" w:author="Julian Christensen" w:date="2024-08-14T15:13:00Z">
        <w:r w:rsidR="00745511" w:rsidDel="00EC6E04">
          <w:rPr>
            <w:lang w:val="en-US"/>
          </w:rPr>
          <w:delText xml:space="preserve">rate </w:delText>
        </w:r>
      </w:del>
      <w:r w:rsidR="00745511">
        <w:rPr>
          <w:lang w:val="en-US"/>
        </w:rPr>
        <w:t xml:space="preserve">of </w:t>
      </w:r>
      <w:ins w:id="89" w:author="Julian Christensen" w:date="2024-08-14T16:53:00Z">
        <w:r w:rsidR="00B80B7A">
          <w:rPr>
            <w:lang w:val="en-US"/>
          </w:rPr>
          <w:t>0.8</w:t>
        </w:r>
      </w:ins>
      <w:del w:id="90" w:author="Julian Christensen" w:date="2024-08-14T16:53:00Z">
        <w:r w:rsidR="00745511" w:rsidDel="00B80B7A">
          <w:rPr>
            <w:lang w:val="en-US"/>
          </w:rPr>
          <w:delText>80%</w:delText>
        </w:r>
      </w:del>
      <w:r w:rsidR="00745511">
        <w:rPr>
          <w:lang w:val="en-US"/>
        </w:rPr>
        <w:t xml:space="preserve">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del w:id="91" w:author="Julian Christensen" w:date="2024-08-14T16:55:00Z">
        <w:r w:rsidR="00745511" w:rsidDel="00B80B7A">
          <w:rPr>
            <w:lang w:val="en-US"/>
          </w:rPr>
          <w:delText>bad</w:delText>
        </w:r>
      </w:del>
      <w:ins w:id="92" w:author="Julian Christensen" w:date="2024-08-14T16:55:00Z">
        <w:r w:rsidR="00B80B7A">
          <w:rPr>
            <w:lang w:val="en-US"/>
          </w:rPr>
          <w:t>low</w:t>
        </w:r>
      </w:ins>
      <w:r w:rsidR="00745511">
        <w:rPr>
          <w:lang w:val="en-US"/>
        </w:rPr>
        <w:t xml:space="preserve">-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xml:space="preserve">. </w:t>
      </w:r>
      <w:commentRangeEnd w:id="84"/>
      <w:r w:rsidR="00B80B7A">
        <w:rPr>
          <w:rStyle w:val="CommentReference"/>
        </w:rPr>
        <w:commentReference w:id="84"/>
      </w:r>
      <w:del w:id="93" w:author="Julian Christensen" w:date="2024-08-14T16:56:00Z">
        <w:r w:rsidR="00745511" w:rsidDel="00B80B7A">
          <w:rPr>
            <w:lang w:val="en-US"/>
          </w:rPr>
          <w:delText>Alternatively</w:delText>
        </w:r>
        <w:r w:rsidR="00AF4B44" w:rsidDel="00B80B7A">
          <w:rPr>
            <w:lang w:val="en-US"/>
          </w:rPr>
          <w:delText>, i</w:delText>
        </w:r>
      </w:del>
      <w:ins w:id="94" w:author="Julian Christensen" w:date="2024-08-14T16:56:00Z">
        <w:r w:rsidR="00B80B7A">
          <w:rPr>
            <w:lang w:val="en-US"/>
          </w:rPr>
          <w:t>I</w:t>
        </w:r>
      </w:ins>
      <w:r w:rsidR="00AF4B44">
        <w:rPr>
          <w:lang w:val="en-US"/>
        </w:rPr>
        <w:t xml:space="preserve">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15BC27C2"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ins w:id="95" w:author="Julian Christensen" w:date="2024-08-14T16:57:00Z">
        <w:r w:rsidR="00B80B7A">
          <w:rPr>
            <w:lang w:val="en-US"/>
          </w:rPr>
          <w:t xml:space="preserve">a </w:t>
        </w:r>
      </w:ins>
      <w:r w:rsidR="00733EC8">
        <w:rPr>
          <w:lang w:val="en-US"/>
        </w:rPr>
        <w:t>second screener</w:t>
      </w:r>
      <w:r w:rsidR="00687960">
        <w:rPr>
          <w:lang w:val="en-US"/>
        </w:rPr>
        <w:t xml:space="preserve">, we suggest that the reviewers screen all study records before initiating the automated screening. Thereby, </w:t>
      </w:r>
      <w:del w:id="96" w:author="Therese Deocampo Pigott" w:date="2024-08-07T20:44:00Z">
        <w:r w:rsidR="00687960" w:rsidDel="00213A7E">
          <w:rPr>
            <w:lang w:val="en-US"/>
          </w:rPr>
          <w:delText xml:space="preserve">it is prevented that </w:delText>
        </w:r>
      </w:del>
      <w:r w:rsidR="00687960">
        <w:rPr>
          <w:lang w:val="en-US"/>
        </w:rPr>
        <w:t>the human reviewers are</w:t>
      </w:r>
      <w:ins w:id="97" w:author="Therese Deocampo Pigott" w:date="2024-08-07T20:44:00Z">
        <w:r w:rsidR="00213A7E">
          <w:rPr>
            <w:lang w:val="en-US"/>
          </w:rPr>
          <w:t xml:space="preserve"> not</w:t>
        </w:r>
      </w:ins>
      <w:r w:rsidR="00687960">
        <w:rPr>
          <w:lang w:val="en-US"/>
        </w:rPr>
        <w:t xml:space="preserv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r w:rsidR="00733EC8">
        <w:rPr>
          <w:lang w:val="en-US"/>
        </w:rPr>
        <w:t>An a</w:t>
      </w:r>
      <w:r w:rsidR="00685621">
        <w:rPr>
          <w:lang w:val="en-US"/>
        </w:rPr>
        <w:t>lternative</w:t>
      </w:r>
      <w:r w:rsidR="00733EC8">
        <w:rPr>
          <w:lang w:val="en-US"/>
        </w:rPr>
        <w:t xml:space="preserve"> to manually screening all records at once </w:t>
      </w:r>
      <w:r w:rsidR="00240878">
        <w:rPr>
          <w:lang w:val="en-US"/>
        </w:rPr>
        <w:t xml:space="preserve">is to </w:t>
      </w:r>
      <w:r w:rsidR="00685621">
        <w:rPr>
          <w:lang w:val="en-US"/>
        </w:rPr>
        <w:t>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3C69803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w:t>
      </w:r>
      <w:r>
        <w:rPr>
          <w:lang w:val="en-US"/>
        </w:rPr>
        <w:lastRenderedPageBreak/>
        <w:t xml:space="preserve">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w:t>
      </w:r>
      <w:r w:rsidR="008240F6">
        <w:rPr>
          <w:lang w:val="en-US"/>
        </w:rPr>
        <w:t xml:space="preserve"> </w:t>
      </w:r>
      <w:r>
        <w:rPr>
          <w:lang w:val="en-US"/>
        </w:rPr>
        <w:t>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7A177E04"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sidRPr="00D75717">
        <w:rPr>
          <w:rStyle w:val="translation"/>
          <w:lang w:val="en-US"/>
          <w:rPrChange w:id="98" w:author="Julian Christensen" w:date="2024-08-08T10:51:00Z">
            <w:rPr>
              <w:rStyle w:val="translation"/>
            </w:rPr>
          </w:rPrChange>
        </w:rPr>
        <w:t xml:space="preserve">revolutionary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ins w:id="99" w:author="Julian Christensen" w:date="2024-08-14T17:00:00Z">
        <w:r w:rsidR="00B80B7A">
          <w:rPr>
            <w:lang w:val="en-US"/>
          </w:rPr>
          <w:t>and/</w:t>
        </w:r>
      </w:ins>
      <w:r w:rsidR="002F055A">
        <w:rPr>
          <w:lang w:val="en-US"/>
        </w:rPr>
        <w:t>or</w:t>
      </w:r>
      <w:del w:id="100" w:author="Julian Christensen" w:date="2024-08-14T17:00:00Z">
        <w:r w:rsidR="002F055A" w:rsidDel="00B80B7A">
          <w:rPr>
            <w:lang w:val="en-US"/>
          </w:rPr>
          <w:delText>/and</w:delText>
        </w:r>
      </w:del>
      <w:r w:rsidR="002F055A">
        <w:rPr>
          <w:lang w:val="en-US"/>
        </w:rPr>
        <w:t xml:space="preserve"> inclusion</w:t>
      </w:r>
      <w:del w:id="101" w:author="Julian Christensen" w:date="2024-08-14T17:00:00Z">
        <w:r w:rsidR="002F055A" w:rsidDel="00B80B7A">
          <w:rPr>
            <w:lang w:val="en-US"/>
          </w:rPr>
          <w:delText>/exclusion</w:delText>
        </w:r>
      </w:del>
      <w:r w:rsidR="002F055A">
        <w:rPr>
          <w:lang w:val="en-US"/>
        </w:rPr>
        <w:t xml:space="preserve">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del w:id="102" w:author="Julian Christensen" w:date="2024-08-14T17:00:00Z">
        <w:r w:rsidR="00DF0022" w:rsidDel="00B80B7A">
          <w:rPr>
            <w:lang w:val="en-US"/>
          </w:rPr>
          <w:delText xml:space="preserve">construct </w:delText>
        </w:r>
      </w:del>
      <w:ins w:id="103" w:author="Julian Christensen" w:date="2024-08-14T17:00:00Z">
        <w:r w:rsidR="00B80B7A">
          <w:rPr>
            <w:lang w:val="en-US"/>
          </w:rPr>
          <w:t xml:space="preserve">engineer </w:t>
        </w:r>
      </w:ins>
      <w:r w:rsidR="00DF0022">
        <w:rPr>
          <w:lang w:val="en-US"/>
        </w:rPr>
        <w:t>reliable prompts than</w:t>
      </w:r>
      <w:ins w:id="104" w:author="Julian Christensen" w:date="2024-08-14T17:01:00Z">
        <w:r w:rsidR="00B80B7A">
          <w:rPr>
            <w:lang w:val="en-US"/>
          </w:rPr>
          <w:t xml:space="preserve"> it would take to</w:t>
        </w:r>
      </w:ins>
      <w:r w:rsidR="00DF0022">
        <w:rPr>
          <w:lang w:val="en-US"/>
        </w:rPr>
        <w:t xml:space="preserve"> instantly </w:t>
      </w:r>
      <w:del w:id="105" w:author="Julian Christensen" w:date="2024-08-14T17:01:00Z">
        <w:r w:rsidR="002F055A" w:rsidDel="00B80B7A">
          <w:rPr>
            <w:lang w:val="en-US"/>
          </w:rPr>
          <w:delText xml:space="preserve">initiating </w:delText>
        </w:r>
      </w:del>
      <w:ins w:id="106" w:author="Julian Christensen" w:date="2024-08-14T17:01:00Z">
        <w:r w:rsidR="00B80B7A">
          <w:rPr>
            <w:lang w:val="en-US"/>
          </w:rPr>
          <w:t xml:space="preserve">initiate </w:t>
        </w:r>
      </w:ins>
      <w:del w:id="107" w:author="Julian Christensen" w:date="2024-08-14T17:01:00Z">
        <w:r w:rsidR="00DF0022" w:rsidDel="00B80B7A">
          <w:rPr>
            <w:lang w:val="en-US"/>
          </w:rPr>
          <w:delText xml:space="preserve">the </w:delText>
        </w:r>
      </w:del>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ins w:id="108" w:author="Julian Christensen" w:date="2024-08-14T17:01:00Z">
        <w:r w:rsidR="00B80B7A">
          <w:rPr>
            <w:lang w:val="en-US"/>
          </w:rPr>
          <w:t xml:space="preserve"> (i.e., in Experiment 2 above)</w:t>
        </w:r>
      </w:ins>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w:t>
      </w:r>
      <w:del w:id="109" w:author="Julian Christensen" w:date="2024-08-14T17:02:00Z">
        <w:r w:rsidR="00F02E2D" w:rsidDel="002C7BBB">
          <w:rPr>
            <w:lang w:val="en-US"/>
          </w:rPr>
          <w:delText>/exclusion</w:delText>
        </w:r>
      </w:del>
      <w:r w:rsidR="00F02E2D">
        <w:rPr>
          <w:lang w:val="en-US"/>
        </w:rPr>
        <w:t xml:space="preserve">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del w:id="110" w:author="Julian Christensen" w:date="2024-08-14T17:02:00Z">
        <w:r w:rsidR="005D585F" w:rsidDel="002C7BBB">
          <w:rPr>
            <w:lang w:val="en-US"/>
          </w:rPr>
          <w:delText>/waste</w:delText>
        </w:r>
      </w:del>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4D3C3D"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4D3C3D"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7CB40196"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D75717">
        <w:fldChar w:fldCharType="begin"/>
      </w:r>
      <w:r w:rsidR="00D75717" w:rsidRPr="00D75717">
        <w:rPr>
          <w:lang w:val="en-US"/>
          <w:rPrChange w:id="111" w:author="Julian Christensen" w:date="2024-08-08T09:30:00Z">
            <w:rPr/>
          </w:rPrChange>
        </w:rPr>
        <w:instrText xml:space="preserve"> HYPERLINK "https://osf.io/apdfw/" </w:instrText>
      </w:r>
      <w:r w:rsidR="00D75717">
        <w:fldChar w:fldCharType="separate"/>
      </w:r>
      <w:r w:rsidR="00B50203" w:rsidRPr="005A0A47">
        <w:rPr>
          <w:rStyle w:val="Hyperlink"/>
          <w:lang w:val="en-US"/>
        </w:rPr>
        <w:t>https://osf.io/apdfw/</w:t>
      </w:r>
      <w:r w:rsidR="00D75717">
        <w:rPr>
          <w:rStyle w:val="Hyperlink"/>
          <w:lang w:val="en-US"/>
        </w:rPr>
        <w:fldChar w:fldCharType="end"/>
      </w:r>
      <w:r w:rsidR="00B50203">
        <w:rPr>
          <w:lang w:val="en-US"/>
        </w:rPr>
        <w:t>.</w:t>
      </w:r>
      <w:r w:rsidR="004D4245">
        <w:rPr>
          <w:lang w:val="en-US"/>
        </w:rPr>
        <w:t xml:space="preserve"> </w:t>
      </w:r>
      <w:del w:id="112" w:author="Julian Christensen" w:date="2024-08-15T08:57:00Z">
        <w:r w:rsidR="00006375" w:rsidDel="005A5163">
          <w:rPr>
            <w:lang w:val="en-US"/>
          </w:rPr>
          <w:delText>A</w:delText>
        </w:r>
        <w:r w:rsidDel="005A5163">
          <w:rPr>
            <w:lang w:val="en-US"/>
          </w:rPr>
          <w:delText xml:space="preserve"> clear limitation of th</w:delText>
        </w:r>
        <w:r w:rsidR="008B6AF6" w:rsidDel="005A5163">
          <w:rPr>
            <w:lang w:val="en-US"/>
          </w:rPr>
          <w:delText>e shared</w:delText>
        </w:r>
        <w:r w:rsidDel="005A5163">
          <w:rPr>
            <w:lang w:val="en-US"/>
          </w:rPr>
          <w:delText xml:space="preserve"> material is that it will not necessarily be possible to make exact replication</w:delText>
        </w:r>
        <w:r w:rsidR="005C7C60" w:rsidDel="005A5163">
          <w:rPr>
            <w:lang w:val="en-US"/>
          </w:rPr>
          <w:delText>s</w:delText>
        </w:r>
        <w:r w:rsidDel="005A5163">
          <w:rPr>
            <w:lang w:val="en-US"/>
          </w:rPr>
          <w:delText xml:space="preserve"> of</w:delText>
        </w:r>
      </w:del>
      <w:ins w:id="113" w:author="Julian Christensen" w:date="2024-08-15T08:57:00Z">
        <w:r w:rsidR="005A5163">
          <w:rPr>
            <w:lang w:val="en-US"/>
          </w:rPr>
          <w:t xml:space="preserve">It should be noted that – even if running the exact same codes as we used in our tests – the </w:t>
        </w:r>
      </w:ins>
      <w:ins w:id="114" w:author="Julian Christensen" w:date="2024-08-15T09:02:00Z">
        <w:r w:rsidR="005A5163">
          <w:rPr>
            <w:lang w:val="en-US"/>
          </w:rPr>
          <w:t xml:space="preserve">screening performances might </w:t>
        </w:r>
      </w:ins>
      <w:ins w:id="115" w:author="Julian Christensen" w:date="2024-08-15T09:03:00Z">
        <w:r w:rsidR="00CA67C7">
          <w:rPr>
            <w:lang w:val="en-US"/>
          </w:rPr>
          <w:t>not be identical to ours since</w:t>
        </w:r>
      </w:ins>
      <w:del w:id="116" w:author="Julian Christensen" w:date="2024-08-15T08:57:00Z">
        <w:r w:rsidDel="005A5163">
          <w:rPr>
            <w:lang w:val="en-US"/>
          </w:rPr>
          <w:delText xml:space="preserve"> our results</w:delText>
        </w:r>
      </w:del>
      <w:del w:id="117" w:author="Julian Christensen" w:date="2024-08-15T09:02:00Z">
        <w:r w:rsidDel="005A5163">
          <w:rPr>
            <w:lang w:val="en-US"/>
          </w:rPr>
          <w:delText xml:space="preserve"> since</w:delText>
        </w:r>
      </w:del>
      <w:ins w:id="118" w:author="Julian Christensen" w:date="2024-08-15T08:58:00Z">
        <w:r w:rsidR="005A5163">
          <w:rPr>
            <w:lang w:val="en-US"/>
          </w:rPr>
          <w:t>,</w:t>
        </w:r>
      </w:ins>
      <w:ins w:id="119" w:author="Julian Christensen" w:date="2024-08-15T08:53:00Z">
        <w:r w:rsidR="005A5163">
          <w:rPr>
            <w:lang w:val="en-US"/>
          </w:rPr>
          <w:t xml:space="preserve"> as illustrated in our analyses</w:t>
        </w:r>
      </w:ins>
      <w:ins w:id="120" w:author="Julian Christensen" w:date="2024-08-15T08:58:00Z">
        <w:r w:rsidR="005A5163">
          <w:rPr>
            <w:lang w:val="en-US"/>
          </w:rPr>
          <w:t>,</w:t>
        </w:r>
      </w:ins>
      <w:ins w:id="121" w:author="Julian Christensen" w:date="2024-08-15T08:53:00Z">
        <w:r w:rsidR="005A5163">
          <w:rPr>
            <w:lang w:val="en-US"/>
          </w:rPr>
          <w:t xml:space="preserve"> the </w:t>
        </w:r>
      </w:ins>
      <w:ins w:id="122" w:author="Julian Christensen" w:date="2024-08-15T08:54:00Z">
        <w:r w:rsidR="005A5163">
          <w:rPr>
            <w:lang w:val="en-US"/>
          </w:rPr>
          <w:t xml:space="preserve">screening decisions of the </w:t>
        </w:r>
      </w:ins>
      <w:ins w:id="123" w:author="Julian Christensen" w:date="2024-08-15T08:53:00Z">
        <w:r w:rsidR="005A5163">
          <w:rPr>
            <w:lang w:val="en-US"/>
          </w:rPr>
          <w:t>GPT API models</w:t>
        </w:r>
      </w:ins>
      <w:ins w:id="124" w:author="Julian Christensen" w:date="2024-08-15T09:04:00Z">
        <w:r w:rsidR="00CA67C7">
          <w:rPr>
            <w:lang w:val="en-US"/>
          </w:rPr>
          <w:t xml:space="preserve"> (like humans)</w:t>
        </w:r>
      </w:ins>
      <w:ins w:id="125" w:author="Julian Christensen" w:date="2024-08-15T08:53:00Z">
        <w:r w:rsidR="005A5163">
          <w:rPr>
            <w:lang w:val="en-US"/>
          </w:rPr>
          <w:t xml:space="preserve"> are not </w:t>
        </w:r>
      </w:ins>
      <w:ins w:id="126" w:author="Julian Christensen" w:date="2024-08-15T08:58:00Z">
        <w:r w:rsidR="005A5163">
          <w:rPr>
            <w:lang w:val="en-US"/>
          </w:rPr>
          <w:t>100 %</w:t>
        </w:r>
      </w:ins>
      <w:ins w:id="127" w:author="Julian Christensen" w:date="2024-08-15T08:53:00Z">
        <w:r w:rsidR="005A5163">
          <w:rPr>
            <w:lang w:val="en-US"/>
          </w:rPr>
          <w:t xml:space="preserve"> consistent a</w:t>
        </w:r>
      </w:ins>
      <w:ins w:id="128" w:author="Julian Christensen" w:date="2024-08-15T08:54:00Z">
        <w:r w:rsidR="005A5163">
          <w:rPr>
            <w:lang w:val="en-US"/>
          </w:rPr>
          <w:t>cross screenings</w:t>
        </w:r>
      </w:ins>
      <w:ins w:id="129" w:author="Julian Christensen" w:date="2024-08-15T08:58:00Z">
        <w:r w:rsidR="005A5163">
          <w:rPr>
            <w:lang w:val="en-US"/>
          </w:rPr>
          <w:t>.</w:t>
        </w:r>
      </w:ins>
      <w:ins w:id="130" w:author="Julian Christensen" w:date="2024-08-15T08:54:00Z">
        <w:r w:rsidR="005A5163">
          <w:rPr>
            <w:lang w:val="en-US"/>
          </w:rPr>
          <w:t xml:space="preserve"> </w:t>
        </w:r>
      </w:ins>
      <w:del w:id="131" w:author="Julian Christensen" w:date="2024-08-15T08:54:00Z">
        <w:r w:rsidDel="005A5163">
          <w:rPr>
            <w:lang w:val="en-US"/>
          </w:rPr>
          <w:delText xml:space="preserve"> minor model decision deviations can appear from screening to screening</w:delText>
        </w:r>
      </w:del>
      <w:del w:id="132" w:author="Julian Christensen" w:date="2024-08-15T08:58:00Z">
        <w:r w:rsidDel="005A5163">
          <w:rPr>
            <w:lang w:val="en-US"/>
          </w:rPr>
          <w:delText xml:space="preserve">. </w:delText>
        </w:r>
      </w:del>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del w:id="133" w:author="Julian Christensen" w:date="2024-08-15T09:04:00Z">
        <w:r w:rsidR="005C7C60" w:rsidDel="00CA67C7">
          <w:rPr>
            <w:lang w:val="en-US"/>
          </w:rPr>
          <w:delText>Moreover</w:delText>
        </w:r>
        <w:r w:rsidDel="00CA67C7">
          <w:rPr>
            <w:lang w:val="en-US"/>
          </w:rPr>
          <w:delText>, it is important to note that humans would pro</w:delText>
        </w:r>
        <w:r w:rsidR="00094E93" w:rsidDel="00CA67C7">
          <w:rPr>
            <w:lang w:val="en-US"/>
          </w:rPr>
          <w:delText>bab</w:delText>
        </w:r>
        <w:r w:rsidDel="00CA67C7">
          <w:rPr>
            <w:lang w:val="en-US"/>
          </w:rPr>
          <w:delText>ly also change their screening decisions if they had to reiterate their first TAB screening</w:delText>
        </w:r>
        <w:r w:rsidR="00F00C65" w:rsidDel="00CA67C7">
          <w:rPr>
            <w:lang w:val="en-US"/>
          </w:rPr>
          <w:delText xml:space="preserve">. </w:delText>
        </w:r>
        <w:r w:rsidDel="00CA67C7">
          <w:rPr>
            <w:lang w:val="en-US"/>
          </w:rPr>
          <w:delText xml:space="preserve">Therefore, we consider minor discrepancies to be </w:delText>
        </w:r>
        <w:r w:rsidR="00462549" w:rsidDel="00CA67C7">
          <w:rPr>
            <w:lang w:val="en-US"/>
          </w:rPr>
          <w:delText>acceptable</w:delText>
        </w:r>
        <w:r w:rsidR="008240F6" w:rsidDel="00CA67C7">
          <w:rPr>
            <w:lang w:val="en-US"/>
          </w:rPr>
          <w:delText xml:space="preserve"> and human-like</w:delText>
        </w:r>
        <w:r w:rsidDel="00CA67C7">
          <w:rPr>
            <w:lang w:val="en-US"/>
          </w:rPr>
          <w:delText xml:space="preserve">. </w:delText>
        </w:r>
        <w:commentRangeStart w:id="134"/>
        <w:r w:rsidR="000A26CA" w:rsidDel="00CA67C7">
          <w:rPr>
            <w:lang w:val="en-US"/>
          </w:rPr>
          <w:delText>Nonetheless, i</w:delText>
        </w:r>
      </w:del>
      <w:ins w:id="135" w:author="Julian Christensen" w:date="2024-08-15T09:04:00Z">
        <w:r w:rsidR="00CA67C7">
          <w:rPr>
            <w:lang w:val="en-US"/>
          </w:rPr>
          <w:t>I</w:t>
        </w:r>
      </w:ins>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134"/>
      <w:r w:rsidR="005A5163">
        <w:rPr>
          <w:rStyle w:val="CommentReference"/>
        </w:rPr>
        <w:commentReference w:id="134"/>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4B08B1B2"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w:t>
      </w:r>
      <w:del w:id="136" w:author="Julian Christensen" w:date="2024-08-15T08:56:00Z">
        <w:r w:rsidR="008B6AF6" w:rsidDel="005A5163">
          <w:rPr>
            <w:lang w:val="en-US"/>
          </w:rPr>
          <w:delText>in this paper represent</w:delText>
        </w:r>
      </w:del>
      <w:ins w:id="137" w:author="Julian Christensen" w:date="2024-08-15T08:56:00Z">
        <w:r w:rsidR="005A5163">
          <w:rPr>
            <w:lang w:val="en-US"/>
          </w:rPr>
          <w:t>are based on</w:t>
        </w:r>
      </w:ins>
      <w:r w:rsidR="008B6AF6">
        <w:rPr>
          <w:lang w:val="en-US"/>
        </w:rPr>
        <w:t xml:space="preserve"> black box</w:t>
      </w:r>
      <w:ins w:id="138" w:author="Julian Christensen" w:date="2024-08-15T08:56:00Z">
        <w:r w:rsidR="005A5163">
          <w:rPr>
            <w:lang w:val="en-US"/>
          </w:rPr>
          <w:t>,</w:t>
        </w:r>
      </w:ins>
      <w:r w:rsidR="008B6AF6">
        <w:rPr>
          <w:lang w:val="en-US"/>
        </w:rPr>
        <w:t xml:space="preserve"> </w:t>
      </w:r>
      <w:del w:id="139" w:author="Julian Christensen" w:date="2024-08-15T08:56:00Z">
        <w:r w:rsidR="008B6AF6" w:rsidDel="005A5163">
          <w:rPr>
            <w:lang w:val="en-US"/>
          </w:rPr>
          <w:delText xml:space="preserve">and </w:delText>
        </w:r>
      </w:del>
      <w:r w:rsidR="008B6AF6">
        <w:rPr>
          <w:lang w:val="en-US"/>
        </w:rPr>
        <w:t>close</w:t>
      </w:r>
      <w:r w:rsidR="00F00C65">
        <w:rPr>
          <w:lang w:val="en-US"/>
        </w:rPr>
        <w:t>d-source</w:t>
      </w:r>
      <w:r w:rsidR="008B6AF6">
        <w:rPr>
          <w:lang w:val="en-US"/>
        </w:rPr>
        <w:t xml:space="preserve"> algorithms. </w:t>
      </w:r>
      <w:del w:id="140" w:author="Julian Christensen" w:date="2024-08-15T09:05:00Z">
        <w:r w:rsidR="008B6AF6" w:rsidDel="00CA67C7">
          <w:rPr>
            <w:lang w:val="en-US"/>
          </w:rPr>
          <w:delText>Though, w</w:delText>
        </w:r>
      </w:del>
      <w:ins w:id="141" w:author="Julian Christensen" w:date="2024-08-15T09:05:00Z">
        <w:r w:rsidR="00CA67C7">
          <w:rPr>
            <w:lang w:val="en-US"/>
          </w:rPr>
          <w:t>W</w:t>
        </w:r>
      </w:ins>
      <w:r w:rsidR="008B6AF6">
        <w:rPr>
          <w:lang w:val="en-US"/>
        </w:rPr>
        <w:t xml:space="preserve">e </w:t>
      </w:r>
      <w:del w:id="142" w:author="Julian Christensen" w:date="2024-08-15T09:05:00Z">
        <w:r w:rsidR="008B6AF6" w:rsidDel="00CA67C7">
          <w:rPr>
            <w:lang w:val="en-US"/>
          </w:rPr>
          <w:delText>can show</w:delText>
        </w:r>
      </w:del>
      <w:ins w:id="143" w:author="Julian Christensen" w:date="2024-08-15T09:05:00Z">
        <w:r w:rsidR="00CA67C7">
          <w:rPr>
            <w:lang w:val="en-US"/>
          </w:rPr>
          <w:t>have demonstrated</w:t>
        </w:r>
      </w:ins>
      <w:r w:rsidR="008B6AF6">
        <w:rPr>
          <w:lang w:val="en-US"/>
        </w:rPr>
        <w:t xml:space="preserve"> that</w:t>
      </w:r>
      <w:ins w:id="144" w:author="Julian Christensen" w:date="2024-08-15T09:10:00Z">
        <w:r w:rsidR="00CA67C7">
          <w:rPr>
            <w:lang w:val="en-US"/>
          </w:rPr>
          <w:t xml:space="preserve"> current</w:t>
        </w:r>
      </w:ins>
      <w:r w:rsidR="008B6AF6">
        <w:rPr>
          <w:lang w:val="en-US"/>
        </w:rPr>
        <w:t xml:space="preserve"> </w:t>
      </w:r>
      <w:del w:id="145" w:author="Julian Christensen" w:date="2024-08-15T09:05:00Z">
        <w:r w:rsidR="008B6AF6" w:rsidDel="00CA67C7">
          <w:rPr>
            <w:lang w:val="en-US"/>
          </w:rPr>
          <w:delText xml:space="preserve">they </w:delText>
        </w:r>
      </w:del>
      <w:ins w:id="146" w:author="Julian Christensen" w:date="2024-08-15T09:06:00Z">
        <w:r w:rsidR="00CA67C7">
          <w:rPr>
            <w:lang w:val="en-US"/>
          </w:rPr>
          <w:t>GPT API</w:t>
        </w:r>
      </w:ins>
      <w:ins w:id="147" w:author="Julian Christensen" w:date="2024-08-15T09:05:00Z">
        <w:r w:rsidR="00CA67C7">
          <w:rPr>
            <w:lang w:val="en-US"/>
          </w:rPr>
          <w:t xml:space="preserve"> models</w:t>
        </w:r>
      </w:ins>
      <w:ins w:id="148" w:author="Julian Christensen" w:date="2024-08-15T09:08:00Z">
        <w:r w:rsidR="00CA67C7">
          <w:rPr>
            <w:lang w:val="en-US"/>
          </w:rPr>
          <w:t xml:space="preserve"> </w:t>
        </w:r>
      </w:ins>
      <w:del w:id="149" w:author="Julian Christensen" w:date="2024-08-15T09:06:00Z">
        <w:r w:rsidR="008B6AF6" w:rsidDel="00CA67C7">
          <w:rPr>
            <w:lang w:val="en-US"/>
          </w:rPr>
          <w:delText>can be used for</w:delText>
        </w:r>
      </w:del>
      <w:ins w:id="150" w:author="Julian Christensen" w:date="2024-08-15T09:06:00Z">
        <w:r w:rsidR="00CA67C7">
          <w:rPr>
            <w:lang w:val="en-US"/>
          </w:rPr>
          <w:t xml:space="preserve">– </w:t>
        </w:r>
      </w:ins>
      <w:ins w:id="151" w:author="Julian Christensen" w:date="2024-08-15T09:08:00Z">
        <w:r w:rsidR="00CA67C7">
          <w:rPr>
            <w:lang w:val="en-US"/>
          </w:rPr>
          <w:t xml:space="preserve">if configured adequately </w:t>
        </w:r>
      </w:ins>
      <w:ins w:id="152" w:author="Julian Christensen" w:date="2024-08-15T09:09:00Z">
        <w:r w:rsidR="00CA67C7">
          <w:rPr>
            <w:lang w:val="en-US"/>
          </w:rPr>
          <w:t xml:space="preserve">– are capable of doing </w:t>
        </w:r>
      </w:ins>
      <w:del w:id="153" w:author="Julian Christensen" w:date="2024-08-15T09:08:00Z">
        <w:r w:rsidR="008B6AF6" w:rsidDel="00CA67C7">
          <w:rPr>
            <w:lang w:val="en-US"/>
          </w:rPr>
          <w:delText xml:space="preserve"> </w:delText>
        </w:r>
      </w:del>
      <w:r w:rsidR="008B6AF6">
        <w:rPr>
          <w:lang w:val="en-US"/>
        </w:rPr>
        <w:t>TAB screening tasks</w:t>
      </w:r>
      <w:ins w:id="154" w:author="Julian Christensen" w:date="2024-08-15T09:10:00Z">
        <w:r w:rsidR="00CA67C7">
          <w:rPr>
            <w:lang w:val="en-US"/>
          </w:rPr>
          <w:t>,</w:t>
        </w:r>
      </w:ins>
      <w:r w:rsidR="00F0340E">
        <w:rPr>
          <w:lang w:val="en-US"/>
        </w:rPr>
        <w:t xml:space="preserve"> </w:t>
      </w:r>
      <w:del w:id="155" w:author="Julian Christensen" w:date="2024-08-15T09:10:00Z">
        <w:r w:rsidR="00F0340E" w:rsidDel="00CA67C7">
          <w:rPr>
            <w:lang w:val="en-US"/>
          </w:rPr>
          <w:delText>at the current state of time</w:delText>
        </w:r>
        <w:r w:rsidR="00841CA6" w:rsidDel="00CA67C7">
          <w:rPr>
            <w:lang w:val="en-US"/>
          </w:rPr>
          <w:delText>,</w:delText>
        </w:r>
        <w:r w:rsidR="00F0340E" w:rsidDel="00CA67C7">
          <w:rPr>
            <w:lang w:val="en-US"/>
          </w:rPr>
          <w:delText xml:space="preserve"> and with the current models</w:delText>
        </w:r>
        <w:r w:rsidR="008B6AF6" w:rsidDel="00CA67C7">
          <w:rPr>
            <w:lang w:val="en-US"/>
          </w:rPr>
          <w:delText xml:space="preserve">, </w:delText>
        </w:r>
      </w:del>
      <w:ins w:id="156" w:author="Julian Christensen" w:date="2024-08-15T09:06:00Z">
        <w:r w:rsidR="00CA67C7">
          <w:rPr>
            <w:lang w:val="en-US"/>
          </w:rPr>
          <w:t xml:space="preserve">but </w:t>
        </w:r>
      </w:ins>
      <w:r w:rsidR="008B6AF6">
        <w:rPr>
          <w:lang w:val="en-US"/>
        </w:rPr>
        <w:t xml:space="preserve">we are </w:t>
      </w:r>
      <w:ins w:id="157" w:author="Julian Christensen" w:date="2024-08-15T09:06:00Z">
        <w:r w:rsidR="00CA67C7">
          <w:rPr>
            <w:lang w:val="en-US"/>
          </w:rPr>
          <w:t>un</w:t>
        </w:r>
      </w:ins>
      <w:del w:id="158" w:author="Julian Christensen" w:date="2024-08-15T09:06:00Z">
        <w:r w:rsidR="008B6AF6" w:rsidDel="00CA67C7">
          <w:rPr>
            <w:lang w:val="en-US"/>
          </w:rPr>
          <w:delText xml:space="preserve">not </w:delText>
        </w:r>
      </w:del>
      <w:r w:rsidR="008B6AF6">
        <w:rPr>
          <w:lang w:val="en-US"/>
        </w:rPr>
        <w:t>able to say</w:t>
      </w:r>
      <w:del w:id="159" w:author="Julian Christensen" w:date="2024-08-15T09:11:00Z">
        <w:r w:rsidR="008B6AF6" w:rsidDel="00CA67C7">
          <w:rPr>
            <w:lang w:val="en-US"/>
          </w:rPr>
          <w:delText xml:space="preserve"> anything about</w:delText>
        </w:r>
      </w:del>
      <w:r w:rsidR="008B6AF6">
        <w:rPr>
          <w:lang w:val="en-US"/>
        </w:rPr>
        <w:t xml:space="preserve"> </w:t>
      </w:r>
      <w:r w:rsidR="008B6AF6" w:rsidRPr="00CA67C7">
        <w:rPr>
          <w:i/>
          <w:lang w:val="en-US"/>
          <w:rPrChange w:id="160" w:author="Julian Christensen" w:date="2024-08-15T09:11:00Z">
            <w:rPr>
              <w:lang w:val="en-US"/>
            </w:rPr>
          </w:rPrChange>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w:t>
      </w:r>
      <w:del w:id="161" w:author="Julian Christensen" w:date="2024-08-15T09:12:00Z">
        <w:r w:rsidR="008B6AF6" w:rsidDel="00CA67C7">
          <w:rPr>
            <w:lang w:val="en-US"/>
          </w:rPr>
          <w:delText>GPT-4</w:delText>
        </w:r>
      </w:del>
      <w:ins w:id="162" w:author="Julian Christensen" w:date="2024-08-15T09:12:00Z">
        <w:r w:rsidR="00CA67C7">
          <w:rPr>
            <w:lang w:val="en-US"/>
          </w:rPr>
          <w:t>GPT</w:t>
        </w:r>
      </w:ins>
      <w:r w:rsidR="008B6AF6">
        <w:rPr>
          <w:lang w:val="en-US"/>
        </w:rPr>
        <w:t xml:space="preserve"> models</w:t>
      </w:r>
      <w:ins w:id="163" w:author="Julian Christensen" w:date="2024-08-15T09:12:00Z">
        <w:r w:rsidR="00CA67C7">
          <w:rPr>
            <w:lang w:val="en-US"/>
          </w:rPr>
          <w:t>,</w:t>
        </w:r>
      </w:ins>
      <w:r w:rsidR="008B6AF6">
        <w:rPr>
          <w:lang w:val="en-US"/>
        </w:rPr>
        <w:t xml:space="preserve"> such as the </w:t>
      </w:r>
      <w:r w:rsidR="003B63AD">
        <w:rPr>
          <w:lang w:val="en-US"/>
        </w:rPr>
        <w:t>GPT</w:t>
      </w:r>
      <w:r w:rsidR="008B6AF6">
        <w:rPr>
          <w:lang w:val="en-US"/>
        </w:rPr>
        <w:t>-4o</w:t>
      </w:r>
      <w:ins w:id="164" w:author="Julian Christensen" w:date="2024-08-15T09:14:00Z">
        <w:r w:rsidR="0082049C">
          <w:rPr>
            <w:lang w:val="en-US"/>
          </w:rPr>
          <w:t xml:space="preserve"> </w:t>
        </w:r>
        <w:r w:rsidR="0082049C">
          <w:rPr>
            <w:lang w:val="en-US"/>
          </w:rPr>
          <w:lastRenderedPageBreak/>
          <w:t>model, the</w:t>
        </w:r>
      </w:ins>
      <w:r w:rsidR="008B6AF6">
        <w:rPr>
          <w:lang w:val="en-US"/>
        </w:rPr>
        <w:t xml:space="preserve"> </w:t>
      </w:r>
      <w:del w:id="165" w:author="Julian Christensen" w:date="2024-08-15T09:13:00Z">
        <w:r w:rsidR="008B6AF6" w:rsidDel="0082049C">
          <w:rPr>
            <w:lang w:val="en-US"/>
          </w:rPr>
          <w:delText xml:space="preserve">or the </w:delText>
        </w:r>
      </w:del>
      <w:r w:rsidR="003B63AD">
        <w:rPr>
          <w:lang w:val="en-US"/>
        </w:rPr>
        <w:t>GPT</w:t>
      </w:r>
      <w:r w:rsidR="008B6AF6">
        <w:rPr>
          <w:lang w:val="en-US"/>
        </w:rPr>
        <w:t>-4-turbo</w:t>
      </w:r>
      <w:ins w:id="166" w:author="Julian Christensen" w:date="2024-08-15T09:14:00Z">
        <w:r w:rsidR="0082049C">
          <w:rPr>
            <w:lang w:val="en-US"/>
          </w:rPr>
          <w:t xml:space="preserve"> model</w:t>
        </w:r>
      </w:ins>
      <w:r w:rsidR="00006375">
        <w:rPr>
          <w:lang w:val="en-US"/>
        </w:rPr>
        <w:t xml:space="preserve">, </w:t>
      </w:r>
      <w:ins w:id="167" w:author="Julian Christensen" w:date="2024-08-15T09:13:00Z">
        <w:r w:rsidR="0082049C">
          <w:rPr>
            <w:lang w:val="en-US"/>
          </w:rPr>
          <w:t>or</w:t>
        </w:r>
      </w:ins>
      <w:del w:id="168" w:author="Julian Christensen" w:date="2024-08-15T09:13:00Z">
        <w:r w:rsidR="00006375" w:rsidDel="0082049C">
          <w:rPr>
            <w:lang w:val="en-US"/>
          </w:rPr>
          <w:delText>and</w:delText>
        </w:r>
      </w:del>
      <w:del w:id="169" w:author="Julian Christensen" w:date="2024-08-15T09:12:00Z">
        <w:r w:rsidR="00006375" w:rsidDel="00CA67C7">
          <w:rPr>
            <w:lang w:val="en-US"/>
          </w:rPr>
          <w:delText>, more so, to</w:delText>
        </w:r>
      </w:del>
      <w:r w:rsidR="00006375">
        <w:rPr>
          <w:lang w:val="en-US"/>
        </w:rPr>
        <w:t xml:space="preserve"> </w:t>
      </w:r>
      <w:del w:id="170" w:author="Julian Christensen" w:date="2024-08-15T09:13:00Z">
        <w:r w:rsidR="00006375" w:rsidDel="0082049C">
          <w:rPr>
            <w:lang w:val="en-US"/>
          </w:rPr>
          <w:delText xml:space="preserve">other models such as </w:delText>
        </w:r>
      </w:del>
      <w:r w:rsidR="00006375">
        <w:rPr>
          <w:lang w:val="en-US"/>
        </w:rPr>
        <w:t>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w:t>
      </w:r>
      <w:del w:id="171" w:author="Julian Christensen" w:date="2024-08-15T09:14:00Z">
        <w:r w:rsidR="00760DAF" w:rsidDel="0082049C">
          <w:rPr>
            <w:lang w:val="en-US"/>
          </w:rPr>
          <w:delText xml:space="preserve">the </w:delText>
        </w:r>
      </w:del>
      <w:r w:rsidR="00760DAF">
        <w:rPr>
          <w:lang w:val="en-US"/>
        </w:rPr>
        <w:t>GPT API screening, it is, therefore, important that future research revolve around investigating the performance</w:t>
      </w:r>
      <w:ins w:id="172" w:author="Julian Christensen" w:date="2024-08-15T09:14:00Z">
        <w:r w:rsidR="0082049C">
          <w:rPr>
            <w:lang w:val="en-US"/>
          </w:rPr>
          <w:t>s</w:t>
        </w:r>
      </w:ins>
      <w:r w:rsidR="00760DAF">
        <w:rPr>
          <w:lang w:val="en-US"/>
        </w:rPr>
        <w:t xml:space="preserve"> of local, open-source, and downloadable models such as the ones provided by Mistral AI. </w:t>
      </w:r>
      <w:r w:rsidR="00240878">
        <w:rPr>
          <w:lang w:val="en-US"/>
        </w:rPr>
        <w:t xml:space="preserve">That said, we do think it is important to note that most human duplicate screenings </w:t>
      </w:r>
      <w:del w:id="173" w:author="Julian Christensen" w:date="2024-08-15T09:15:00Z">
        <w:r w:rsidR="00240878" w:rsidDel="0082049C">
          <w:rPr>
            <w:lang w:val="en-US"/>
          </w:rPr>
          <w:delText>also represent</w:delText>
        </w:r>
      </w:del>
      <w:ins w:id="174" w:author="Julian Christensen" w:date="2024-08-15T09:15:00Z">
        <w:r w:rsidR="0082049C">
          <w:rPr>
            <w:lang w:val="en-US"/>
          </w:rPr>
          <w:t>are also</w:t>
        </w:r>
      </w:ins>
      <w:r w:rsidR="00240878">
        <w:rPr>
          <w:lang w:val="en-US"/>
        </w:rPr>
        <w:t xml:space="preserve"> black box operations that are hardly </w:t>
      </w:r>
      <w:ins w:id="175" w:author="Julian Christensen" w:date="2024-08-15T09:15:00Z">
        <w:r w:rsidR="0082049C">
          <w:rPr>
            <w:lang w:val="en-US"/>
          </w:rPr>
          <w:t xml:space="preserve">entirely </w:t>
        </w:r>
      </w:ins>
      <w:r w:rsidR="00240878">
        <w:rPr>
          <w:lang w:val="en-US"/>
        </w:rPr>
        <w:t>replicable, and we believe the GPT API models should be judged in light of this. This goes without saying that we should not strive to make screening</w:t>
      </w:r>
      <w:ins w:id="176" w:author="Julian Christensen" w:date="2024-08-15T09:16:00Z">
        <w:r w:rsidR="0082049C">
          <w:rPr>
            <w:lang w:val="en-US"/>
          </w:rPr>
          <w:t>s</w:t>
        </w:r>
      </w:ins>
      <w:r w:rsidR="00240878">
        <w:rPr>
          <w:lang w:val="en-US"/>
        </w:rPr>
        <w:t xml:space="preserve"> replicable and reproducible since this would clearly increase the transparency of high-quality reviews. Yet, we just do not think that the black box argument should be a major reason for not drawing on GPT API models for TAB screening in high-quality reviews.   </w:t>
      </w:r>
    </w:p>
    <w:p w14:paraId="0D4192EB" w14:textId="6EEA0453"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del w:id="177" w:author="Julian Christensen" w:date="2024-08-15T09:16:00Z">
        <w:r w:rsidDel="0082049C">
          <w:rPr>
            <w:lang w:val="en-US"/>
          </w:rPr>
          <w:delText xml:space="preserve">furthermore extremely </w:delText>
        </w:r>
      </w:del>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w:t>
      </w:r>
      <w:del w:id="178" w:author="Julian Christensen" w:date="2024-08-15T09:17:00Z">
        <w:r w:rsidR="00920DC0" w:rsidDel="0082049C">
          <w:rPr>
            <w:lang w:val="en-US"/>
          </w:rPr>
          <w:delText xml:space="preserve">cannot </w:delText>
        </w:r>
      </w:del>
      <w:ins w:id="179" w:author="Julian Christensen" w:date="2024-08-15T09:17:00Z">
        <w:r w:rsidR="0082049C">
          <w:rPr>
            <w:lang w:val="en-US"/>
          </w:rPr>
          <w:t xml:space="preserve">will not be able to </w:t>
        </w:r>
      </w:ins>
      <w:r w:rsidR="00920DC0">
        <w:rPr>
          <w:lang w:val="en-US"/>
        </w:rPr>
        <w:t xml:space="preserve">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54A3F9B"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w:t>
      </w:r>
      <w:del w:id="180" w:author="Julian Christensen" w:date="2024-08-15T09:18:00Z">
        <w:r w:rsidR="00FF16CF" w:rsidDel="0082049C">
          <w:rPr>
            <w:lang w:val="en-US"/>
          </w:rPr>
          <w:delText xml:space="preserve">to be </w:delText>
        </w:r>
      </w:del>
      <w:r w:rsidR="00FF16CF">
        <w:rPr>
          <w:lang w:val="en-US"/>
        </w:rPr>
        <w:t>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w:t>
      </w:r>
      <w:del w:id="181" w:author="Julian Christensen" w:date="2024-08-15T09:19:00Z">
        <w:r w:rsidR="007F6ABA" w:rsidDel="0082049C">
          <w:rPr>
            <w:lang w:val="en-US"/>
          </w:rPr>
          <w:delText xml:space="preserve">a </w:delText>
        </w:r>
      </w:del>
      <w:r w:rsidR="007F6ABA">
        <w:rPr>
          <w:lang w:val="en-US"/>
        </w:rPr>
        <w:t xml:space="preserve">significant </w:t>
      </w:r>
      <w:r w:rsidR="005C7C60">
        <w:rPr>
          <w:lang w:val="en-US"/>
        </w:rPr>
        <w:t>cost</w:t>
      </w:r>
      <w:ins w:id="182" w:author="Julian Christensen" w:date="2024-08-15T09:19:00Z">
        <w:r w:rsidR="0082049C">
          <w:rPr>
            <w:lang w:val="en-US"/>
          </w:rPr>
          <w:t>s</w:t>
        </w:r>
      </w:ins>
      <w:r w:rsidR="007F6ABA">
        <w:rPr>
          <w:lang w:val="en-US"/>
        </w:rPr>
        <w:t xml:space="preserve"> to one’s project, especially when working with GPT-4 models</w:t>
      </w:r>
      <w:r w:rsidR="00DF1CA6">
        <w:rPr>
          <w:lang w:val="en-US"/>
        </w:rPr>
        <w:t xml:space="preserve"> and multi-prompt screening</w:t>
      </w:r>
      <w:del w:id="183" w:author="Julian Christensen" w:date="2024-08-15T09:19:00Z">
        <w:r w:rsidR="005C7C60" w:rsidDel="0082049C">
          <w:rPr>
            <w:lang w:val="en-US"/>
          </w:rPr>
          <w:delText xml:space="preserve"> together</w:delText>
        </w:r>
      </w:del>
      <w:ins w:id="184" w:author="Julian Christensen" w:date="2024-08-15T09:19:00Z">
        <w:r w:rsidR="0082049C">
          <w:rPr>
            <w:lang w:val="en-US"/>
          </w:rPr>
          <w:t>s</w:t>
        </w:r>
      </w:ins>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del w:id="185" w:author="Julian Christensen" w:date="2024-08-15T09:19:00Z">
        <w:r w:rsidR="00DF1CA6" w:rsidDel="0082049C">
          <w:rPr>
            <w:lang w:val="en-US"/>
          </w:rPr>
          <w:delText>the third classifi</w:delText>
        </w:r>
        <w:r w:rsidR="00CA3755" w:rsidDel="0082049C">
          <w:rPr>
            <w:lang w:val="en-US"/>
          </w:rPr>
          <w:delText>er</w:delText>
        </w:r>
        <w:r w:rsidR="00DF1CA6" w:rsidDel="0082049C">
          <w:rPr>
            <w:lang w:val="en-US"/>
          </w:rPr>
          <w:delText xml:space="preserve"> e</w:delText>
        </w:r>
      </w:del>
      <w:ins w:id="186" w:author="Julian Christensen" w:date="2024-08-15T09:19:00Z">
        <w:r w:rsidR="0082049C">
          <w:rPr>
            <w:lang w:val="en-US"/>
          </w:rPr>
          <w:t>E</w:t>
        </w:r>
      </w:ins>
      <w:r w:rsidR="00DF1CA6">
        <w:rPr>
          <w:lang w:val="en-US"/>
        </w:rPr>
        <w:t>xperiment</w:t>
      </w:r>
      <w:ins w:id="187" w:author="Julian Christensen" w:date="2024-08-15T09:19:00Z">
        <w:r w:rsidR="0082049C">
          <w:rPr>
            <w:lang w:val="en-US"/>
          </w:rPr>
          <w:t xml:space="preserve"> 3</w:t>
        </w:r>
      </w:ins>
      <w:r w:rsidR="00DF1CA6">
        <w:rPr>
          <w:lang w:val="en-US"/>
        </w:rPr>
        <w:t xml:space="preserve">. </w:t>
      </w:r>
      <w:del w:id="188" w:author="Julian Christensen" w:date="2024-08-15T09:20:00Z">
        <w:r w:rsidR="00207B87" w:rsidDel="0082049C">
          <w:rPr>
            <w:lang w:val="en-US"/>
          </w:rPr>
          <w:delText>Th</w:delText>
        </w:r>
        <w:r w:rsidR="005C7C60" w:rsidDel="0082049C">
          <w:rPr>
            <w:lang w:val="en-US"/>
          </w:rPr>
          <w:delText>i</w:delText>
        </w:r>
        <w:r w:rsidR="00207B87" w:rsidDel="0082049C">
          <w:rPr>
            <w:lang w:val="en-US"/>
          </w:rPr>
          <w:delText xml:space="preserve">s can potentially limit the use </w:delText>
        </w:r>
        <w:r w:rsidR="00944EC2" w:rsidDel="0082049C">
          <w:rPr>
            <w:lang w:val="en-US"/>
          </w:rPr>
          <w:delText xml:space="preserve">of </w:delText>
        </w:r>
        <w:r w:rsidR="00207B87" w:rsidDel="0082049C">
          <w:rPr>
            <w:lang w:val="en-US"/>
          </w:rPr>
          <w:delText xml:space="preserve">GPT API model screening. </w:delText>
        </w:r>
        <w:r w:rsidR="000A07FF" w:rsidDel="0082049C">
          <w:rPr>
            <w:lang w:val="en-US"/>
          </w:rPr>
          <w:delText>Therefore, w</w:delText>
        </w:r>
      </w:del>
      <w:ins w:id="189" w:author="Julian Christensen" w:date="2024-08-15T09:27:00Z">
        <w:r w:rsidR="00AC7F8B">
          <w:rPr>
            <w:lang w:val="en-US"/>
          </w:rPr>
          <w:t xml:space="preserve">Even though </w:t>
        </w:r>
      </w:ins>
      <w:ins w:id="190" w:author="Julian Christensen" w:date="2024-08-15T09:28:00Z">
        <w:r w:rsidR="00AC7F8B">
          <w:rPr>
            <w:lang w:val="en-US"/>
          </w:rPr>
          <w:t>prices will certainly drop over time,</w:t>
        </w:r>
        <w:r w:rsidR="00AC7F8B">
          <w:rPr>
            <w:rStyle w:val="FootnoteReference"/>
            <w:lang w:val="en-US"/>
          </w:rPr>
          <w:footnoteReference w:id="14"/>
        </w:r>
        <w:r w:rsidR="00AC7F8B">
          <w:rPr>
            <w:lang w:val="en-US"/>
          </w:rPr>
          <w:t xml:space="preserve"> w</w:t>
        </w:r>
      </w:ins>
      <w:r w:rsidR="000A07FF">
        <w:rPr>
          <w:lang w:val="en-US"/>
        </w:rPr>
        <w:t>e recommend using the models carefully</w:t>
      </w:r>
      <w:ins w:id="196" w:author="Julian Christensen" w:date="2024-08-15T09:29:00Z">
        <w:r w:rsidR="00AC7F8B">
          <w:rPr>
            <w:lang w:val="en-US"/>
          </w:rPr>
          <w:t>.</w:t>
        </w:r>
      </w:ins>
      <w:r w:rsidR="000A07FF">
        <w:rPr>
          <w:lang w:val="en-US"/>
        </w:rPr>
        <w:t xml:space="preserve"> </w:t>
      </w:r>
      <w:del w:id="197" w:author="Julian Christensen" w:date="2024-08-15T09:29:00Z">
        <w:r w:rsidR="000A07FF" w:rsidDel="00AC7F8B">
          <w:rPr>
            <w:lang w:val="en-US"/>
          </w:rPr>
          <w:delText>and i</w:delText>
        </w:r>
      </w:del>
      <w:ins w:id="198" w:author="Julian Christensen" w:date="2024-08-15T09:29:00Z">
        <w:r w:rsidR="00AC7F8B">
          <w:rPr>
            <w:lang w:val="en-US"/>
          </w:rPr>
          <w:t>I</w:t>
        </w:r>
      </w:ins>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ins w:id="199" w:author="Julian Christensen" w:date="2024-08-15T09:29:00Z">
        <w:r w:rsidR="00AC7F8B">
          <w:rPr>
            <w:lang w:val="en-US"/>
          </w:rPr>
          <w:t xml:space="preserve"> </w:t>
        </w:r>
      </w:ins>
      <w:del w:id="200" w:author="Julian Christensen" w:date="2024-08-15T09:30:00Z">
        <w:r w:rsidR="000A07FF" w:rsidDel="00AC7F8B">
          <w:rPr>
            <w:lang w:val="en-US"/>
          </w:rPr>
          <w:delText xml:space="preserve"> </w:delText>
        </w:r>
      </w:del>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000&lt; references), reviewers could</w:t>
      </w:r>
      <w:ins w:id="201" w:author="Julian Christensen" w:date="2024-08-15T09:30:00Z">
        <w:r w:rsidR="00AC7F8B">
          <w:rPr>
            <w:lang w:val="en-US"/>
          </w:rPr>
          <w:t xml:space="preserve"> e.g.</w:t>
        </w:r>
      </w:ins>
      <w:r w:rsidR="00FF16CF">
        <w:rPr>
          <w:lang w:val="en-US"/>
        </w:rPr>
        <w:t xml:space="preserve">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del w:id="202" w:author="Julian Christensen" w:date="2024-08-15T09:20:00Z">
        <w:r w:rsidR="003F27D8" w:rsidDel="0082049C">
          <w:rPr>
            <w:lang w:val="en-US"/>
          </w:rPr>
          <w:delText>For example, t</w:delText>
        </w:r>
      </w:del>
      <w:ins w:id="203" w:author="Julian Christensen" w:date="2024-08-15T09:20:00Z">
        <w:r w:rsidR="0082049C">
          <w:rPr>
            <w:lang w:val="en-US"/>
          </w:rPr>
          <w:t>T</w:t>
        </w:r>
      </w:ins>
      <w:r w:rsidR="003F27D8">
        <w:rPr>
          <w:lang w:val="en-US"/>
        </w:rPr>
        <w:t xml:space="preserve">he GPT API screener could </w:t>
      </w:r>
      <w:r w:rsidR="00CA3755">
        <w:rPr>
          <w:lang w:val="en-US"/>
        </w:rPr>
        <w:t>then</w:t>
      </w:r>
      <w:ins w:id="204" w:author="Julian Christensen" w:date="2024-08-15T09:21:00Z">
        <w:r w:rsidR="0082049C">
          <w:rPr>
            <w:lang w:val="en-US"/>
          </w:rPr>
          <w:t>, for example,</w:t>
        </w:r>
      </w:ins>
      <w:r w:rsidR="00CA375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w:instrText>
      </w:r>
      <w:r w:rsidR="00DE061E" w:rsidRPr="00CF08B6">
        <w:rPr>
          <w:lang w:val="en-US"/>
        </w:rPr>
        <w:instrText>"","parse-names":false</w:instrText>
      </w:r>
      <w:r w:rsidR="00DE061E" w:rsidRPr="00AC7F8B">
        <w:rPr>
          <w:lang w:val="en-US"/>
        </w:rPr>
        <w:instrText>,"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133D30">
        <w:rPr>
          <w:noProof/>
          <w:lang w:val="en-US"/>
        </w:rPr>
        <w:t>(Boetje &amp; van de Schoot, 2024; Campos et al., 2023; König et al., 2023)</w:t>
      </w:r>
      <w:r w:rsidR="003F27D8">
        <w:rPr>
          <w:lang w:val="en-US"/>
        </w:rPr>
        <w:fldChar w:fldCharType="end"/>
      </w:r>
      <w:ins w:id="205" w:author="Julian Christensen" w:date="2024-08-15T09:23:00Z">
        <w:r w:rsidR="00AC7F8B">
          <w:rPr>
            <w:lang w:val="en-US"/>
          </w:rPr>
          <w:t>,</w:t>
        </w:r>
      </w:ins>
      <w:r w:rsidR="003F27D8" w:rsidRPr="00133D30">
        <w:rPr>
          <w:lang w:val="en-US"/>
        </w:rPr>
        <w:t xml:space="preserve"> </w:t>
      </w:r>
      <w:del w:id="206" w:author="Julian Christensen" w:date="2024-08-15T09:23:00Z">
        <w:r w:rsidR="003F27D8" w:rsidRPr="00133D30" w:rsidDel="0082049C">
          <w:rPr>
            <w:lang w:val="en-US"/>
          </w:rPr>
          <w:delText xml:space="preserve">either </w:delText>
        </w:r>
      </w:del>
      <w:ins w:id="207" w:author="Julian Christensen" w:date="2024-08-15T09:23:00Z">
        <w:r w:rsidR="0082049C">
          <w:rPr>
            <w:lang w:val="en-US"/>
          </w:rPr>
          <w:t xml:space="preserve">e.g., </w:t>
        </w:r>
      </w:ins>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w:t>
      </w:r>
      <w:del w:id="208" w:author="Julian Christensen" w:date="2024-08-15T09:24:00Z">
        <w:r w:rsidR="003F27D8" w:rsidDel="00AC7F8B">
          <w:rPr>
            <w:lang w:val="en-US"/>
          </w:rPr>
          <w:delText xml:space="preserve"> or by randomly sample 1000 references from the pool of studies considered to be irrelevant</w:delText>
        </w:r>
      </w:del>
      <w:r w:rsidR="003F27D8">
        <w:rPr>
          <w:lang w:val="en-US"/>
        </w:rPr>
        <w:t>. Then all references on the right side of the threshold of the stopping rule could be screened by at least one human and the GPT screener</w:t>
      </w:r>
      <w:r w:rsidR="00240878">
        <w:rPr>
          <w:lang w:val="en-US"/>
        </w:rPr>
        <w:t xml:space="preserve"> together</w:t>
      </w:r>
      <w:r w:rsidR="003F27D8">
        <w:rPr>
          <w:lang w:val="en-US"/>
        </w:rPr>
        <w:t>.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w:t>
      </w:r>
      <w:del w:id="209" w:author="Julian Christensen" w:date="2024-08-15T09:24:00Z">
        <w:r w:rsidR="00C456CC" w:rsidDel="00AC7F8B">
          <w:rPr>
            <w:lang w:val="en-US"/>
          </w:rPr>
          <w:delText>think that</w:delText>
        </w:r>
      </w:del>
      <w:ins w:id="210" w:author="Julian Christensen" w:date="2024-08-15T09:25:00Z">
        <w:r w:rsidR="00AC7F8B">
          <w:rPr>
            <w:lang w:val="en-US"/>
          </w:rPr>
          <w:t>think</w:t>
        </w:r>
      </w:ins>
      <w:r w:rsidR="00C456CC">
        <w:rPr>
          <w:lang w:val="en-US"/>
        </w:rPr>
        <w:t xml:space="preserve"> traditional automated tools </w:t>
      </w:r>
      <w:del w:id="211" w:author="Julian Christensen" w:date="2024-08-15T09:25:00Z">
        <w:r w:rsidR="00C456CC" w:rsidDel="00AC7F8B">
          <w:rPr>
            <w:lang w:val="en-US"/>
          </w:rPr>
          <w:delText>and the</w:delText>
        </w:r>
      </w:del>
      <w:ins w:id="212" w:author="Julian Christensen" w:date="2024-08-15T09:25:00Z">
        <w:r w:rsidR="00AC7F8B">
          <w:rPr>
            <w:lang w:val="en-US"/>
          </w:rPr>
          <w:t>and</w:t>
        </w:r>
      </w:ins>
      <w:r w:rsidR="00C456CC">
        <w:rPr>
          <w:lang w:val="en-US"/>
        </w:rPr>
        <w:t xml:space="preserve"> GPT API</w:t>
      </w:r>
      <w:ins w:id="213" w:author="Julian Christensen" w:date="2024-08-15T09:25:00Z">
        <w:r w:rsidR="00AC7F8B">
          <w:rPr>
            <w:lang w:val="en-US"/>
          </w:rPr>
          <w:t xml:space="preserve"> models should be considered</w:t>
        </w:r>
      </w:ins>
      <w:del w:id="214" w:author="Julian Christensen" w:date="2024-08-15T09:25:00Z">
        <w:r w:rsidR="00C456CC" w:rsidDel="00AC7F8B">
          <w:rPr>
            <w:lang w:val="en-US"/>
          </w:rPr>
          <w:delText xml:space="preserve"> screener should be seen as two</w:delText>
        </w:r>
      </w:del>
      <w:r w:rsidR="00C456CC">
        <w:rPr>
          <w:lang w:val="en-US"/>
        </w:rPr>
        <w:t xml:space="preserve"> competing</w:t>
      </w:r>
      <w:del w:id="215" w:author="Julian Christensen" w:date="2024-08-15T09:25:00Z">
        <w:r w:rsidR="00240878" w:rsidDel="00AC7F8B">
          <w:rPr>
            <w:lang w:val="en-US"/>
          </w:rPr>
          <w:delText xml:space="preserve">, </w:delText>
        </w:r>
        <w:r w:rsidR="00240878" w:rsidRPr="00D75717" w:rsidDel="00AC7F8B">
          <w:rPr>
            <w:lang w:val="en-US"/>
            <w:rPrChange w:id="216" w:author="Julian Christensen" w:date="2024-08-08T10:51:00Z">
              <w:rPr/>
            </w:rPrChange>
          </w:rPr>
          <w:delText>incommensurable</w:delText>
        </w:r>
      </w:del>
      <w:r w:rsidR="00C456CC">
        <w:rPr>
          <w:lang w:val="en-US"/>
        </w:rPr>
        <w:t xml:space="preserve"> tools. Instead, they should be </w:t>
      </w:r>
      <w:r w:rsidR="00C456CC" w:rsidRPr="008A319E">
        <w:rPr>
          <w:lang w:val="en-US"/>
        </w:rPr>
        <w:t>used together to overcome each other's disadvantages.</w:t>
      </w:r>
      <w:del w:id="217" w:author="Julian Christensen" w:date="2024-08-15T09:30:00Z">
        <w:r w:rsidR="00C456CC" w:rsidRPr="008A319E" w:rsidDel="00AC7F8B">
          <w:rPr>
            <w:lang w:val="en-US"/>
          </w:rPr>
          <w:delText xml:space="preserve"> </w:delText>
        </w:r>
        <w:r w:rsidR="00C456CC" w:rsidDel="00AC7F8B">
          <w:rPr>
            <w:lang w:val="en-US"/>
          </w:rPr>
          <w:delText xml:space="preserve">Furthermore, </w:delText>
        </w:r>
        <w:r w:rsidR="00DF1CA6" w:rsidDel="00AC7F8B">
          <w:rPr>
            <w:lang w:val="en-US"/>
          </w:rPr>
          <w:delText xml:space="preserve">we believe this deficit of </w:delText>
        </w:r>
        <w:r w:rsidR="003F27D8" w:rsidDel="00AC7F8B">
          <w:rPr>
            <w:lang w:val="en-US"/>
          </w:rPr>
          <w:delText xml:space="preserve">prizing </w:delText>
        </w:r>
        <w:r w:rsidR="00DF1CA6" w:rsidDel="00AC7F8B">
          <w:rPr>
            <w:lang w:val="en-US"/>
          </w:rPr>
          <w:delText>will be negl</w:delText>
        </w:r>
        <w:r w:rsidR="00FD3278" w:rsidDel="00AC7F8B">
          <w:rPr>
            <w:lang w:val="en-US"/>
          </w:rPr>
          <w:delText>ig</w:delText>
        </w:r>
        <w:r w:rsidR="00DF1CA6" w:rsidDel="00AC7F8B">
          <w:rPr>
            <w:lang w:val="en-US"/>
          </w:rPr>
          <w:delText>ible</w:delText>
        </w:r>
        <w:r w:rsidR="00C456CC" w:rsidDel="00AC7F8B">
          <w:rPr>
            <w:lang w:val="en-US"/>
          </w:rPr>
          <w:delText xml:space="preserve"> over time</w:delText>
        </w:r>
        <w:r w:rsidR="003F27D8" w:rsidDel="00AC7F8B">
          <w:rPr>
            <w:lang w:val="en-US"/>
          </w:rPr>
          <w:delText xml:space="preserve"> as the models </w:delText>
        </w:r>
        <w:r w:rsidR="00DB70FE" w:rsidDel="00AC7F8B">
          <w:rPr>
            <w:lang w:val="en-US"/>
          </w:rPr>
          <w:delText>get</w:delText>
        </w:r>
        <w:r w:rsidR="003F27D8" w:rsidDel="00AC7F8B">
          <w:rPr>
            <w:lang w:val="en-US"/>
          </w:rPr>
          <w:delText xml:space="preserve"> cheaper and more local models become available</w:delText>
        </w:r>
        <w:r w:rsidR="00DF1CA6" w:rsidDel="00AC7F8B">
          <w:rPr>
            <w:lang w:val="en-US"/>
          </w:rPr>
          <w:delText xml:space="preserve">. </w:delText>
        </w:r>
        <w:r w:rsidR="00DB70FE" w:rsidDel="00AC7F8B">
          <w:rPr>
            <w:lang w:val="en-US"/>
          </w:rPr>
          <w:delText>For now</w:delText>
        </w:r>
        <w:r w:rsidR="00811948" w:rsidDel="00AC7F8B">
          <w:rPr>
            <w:lang w:val="en-US"/>
          </w:rPr>
          <w:delText>, it might be beneficial for future research to investigate the performance of GPT-4o or GPT-4-turbo since these models are significantly cheaper than the</w:delText>
        </w:r>
        <w:r w:rsidR="00FE660C" w:rsidDel="00AC7F8B">
          <w:rPr>
            <w:lang w:val="en-US"/>
          </w:rPr>
          <w:delText xml:space="preserve"> </w:delText>
        </w:r>
        <w:r w:rsidR="00811948" w:rsidDel="00AC7F8B">
          <w:rPr>
            <w:lang w:val="en-US"/>
          </w:rPr>
          <w:delText>GPT-4 model we used.</w:delText>
        </w:r>
      </w:del>
      <w:r w:rsidR="00811948">
        <w:rPr>
          <w:lang w:val="en-US"/>
        </w:rPr>
        <w:t xml:space="preserve">  </w:t>
      </w:r>
    </w:p>
    <w:p w14:paraId="22E8CF79" w14:textId="097A8AD8"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del w:id="218" w:author="Julian Christensen" w:date="2024-08-15T09:35:00Z">
        <w:r w:rsidDel="00F36997">
          <w:rPr>
            <w:lang w:val="en-US"/>
          </w:rPr>
          <w:delText xml:space="preserve">leverage </w:delText>
        </w:r>
      </w:del>
      <w:ins w:id="219" w:author="Julian Christensen" w:date="2024-08-15T09:35:00Z">
        <w:r w:rsidR="00F36997">
          <w:rPr>
            <w:lang w:val="en-US"/>
          </w:rPr>
          <w:t xml:space="preserve">use </w:t>
        </w:r>
      </w:ins>
      <w:r>
        <w:rPr>
          <w:lang w:val="en-US"/>
        </w:rPr>
        <w:t>of the GPT API screening</w:t>
      </w:r>
      <w:ins w:id="220" w:author="Julian Christensen" w:date="2024-08-15T09:35:00Z">
        <w:r w:rsidR="00F36997">
          <w:rPr>
            <w:lang w:val="en-US"/>
          </w:rPr>
          <w:t>s</w:t>
        </w:r>
      </w:ins>
      <w:r>
        <w:rPr>
          <w:lang w:val="en-US"/>
        </w:rPr>
        <w:t xml:space="preserve"> </w:t>
      </w:r>
      <w:r w:rsidR="00524ED0">
        <w:rPr>
          <w:lang w:val="en-US"/>
        </w:rPr>
        <w:t xml:space="preserve">as it </w:t>
      </w:r>
      <w:del w:id="221" w:author="Julian Christensen" w:date="2024-08-15T09:31:00Z">
        <w:r w:rsidR="00524ED0" w:rsidDel="00AC7F8B">
          <w:rPr>
            <w:lang w:val="en-US"/>
          </w:rPr>
          <w:delText xml:space="preserve">may </w:delText>
        </w:r>
      </w:del>
      <w:ins w:id="222" w:author="Julian Christensen" w:date="2024-08-15T09:31:00Z">
        <w:r w:rsidR="00AC7F8B">
          <w:rPr>
            <w:lang w:val="en-US"/>
          </w:rPr>
          <w:t xml:space="preserve">can </w:t>
        </w:r>
      </w:ins>
      <w:r w:rsidR="00524ED0">
        <w:rPr>
          <w:lang w:val="en-US"/>
        </w:rPr>
        <w:t>be</w:t>
      </w:r>
      <w:r>
        <w:rPr>
          <w:lang w:val="en-US"/>
        </w:rPr>
        <w:t xml:space="preserve"> time-consuming to build well-performing prompts. Reviewers must, therefore, always</w:t>
      </w:r>
      <w:del w:id="223" w:author="Julian Christensen" w:date="2024-08-15T09:35:00Z">
        <w:r w:rsidDel="00F36997">
          <w:rPr>
            <w:lang w:val="en-US"/>
          </w:rPr>
          <w:delText xml:space="preserve"> make</w:delText>
        </w:r>
      </w:del>
      <w:r>
        <w:rPr>
          <w:lang w:val="en-US"/>
        </w:rPr>
        <w:t xml:space="preserve"> </w:t>
      </w:r>
      <w:r w:rsidRPr="008A319E">
        <w:rPr>
          <w:rStyle w:val="translation"/>
          <w:lang w:val="en-US"/>
        </w:rPr>
        <w:t>thorough</w:t>
      </w:r>
      <w:ins w:id="224" w:author="Julian Christensen" w:date="2024-08-15T09:35:00Z">
        <w:r w:rsidR="00F36997">
          <w:rPr>
            <w:rStyle w:val="translation"/>
            <w:lang w:val="en-US"/>
          </w:rPr>
          <w:t>ly</w:t>
        </w:r>
      </w:ins>
      <w:r w:rsidRPr="008A319E">
        <w:rPr>
          <w:rStyle w:val="translation"/>
          <w:lang w:val="en-US"/>
        </w:rPr>
        <w:t xml:space="preserve"> consider</w:t>
      </w:r>
      <w:del w:id="225" w:author="Julian Christensen" w:date="2024-08-15T09:36:00Z">
        <w:r w:rsidRPr="008A319E" w:rsidDel="00F36997">
          <w:rPr>
            <w:rStyle w:val="translation"/>
            <w:lang w:val="en-US"/>
          </w:rPr>
          <w:delText>ation of</w:delText>
        </w:r>
      </w:del>
      <w:r w:rsidRPr="008A319E">
        <w:rPr>
          <w:rStyle w:val="translation"/>
          <w:lang w:val="en-US"/>
        </w:rPr>
        <w:t xml:space="preserve">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del w:id="226" w:author="Julian Christensen" w:date="2024-08-15T09:38:00Z">
        <w:r w:rsidRPr="008A319E" w:rsidDel="00F36997">
          <w:rPr>
            <w:rStyle w:val="translation"/>
            <w:lang w:val="en-US"/>
          </w:rPr>
          <w:delText>benchmark scheme</w:delText>
        </w:r>
      </w:del>
      <w:ins w:id="227" w:author="Julian Christensen" w:date="2024-08-15T09:38:00Z">
        <w:r w:rsidR="00F36997">
          <w:rPr>
            <w:rStyle w:val="translation"/>
            <w:lang w:val="en-US"/>
          </w:rPr>
          <w:t>paper</w:t>
        </w:r>
      </w:ins>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ins w:id="228" w:author="Julian Christensen" w:date="2024-08-15T09:36:00Z">
        <w:r w:rsidR="00F36997">
          <w:rPr>
            <w:rStyle w:val="translation"/>
            <w:lang w:val="en-US"/>
          </w:rPr>
          <w:t xml:space="preserve"> (cf. </w:t>
        </w:r>
      </w:ins>
      <w:ins w:id="229" w:author="Julian Christensen" w:date="2024-08-15T09:39:00Z">
        <w:r w:rsidR="00F36997">
          <w:rPr>
            <w:rStyle w:val="translation"/>
            <w:lang w:val="en-US"/>
          </w:rPr>
          <w:t>our benchmark scheme in Section 3</w:t>
        </w:r>
      </w:ins>
      <w:ins w:id="230" w:author="Julian Christensen" w:date="2024-08-15T09:37:00Z">
        <w:r w:rsidR="00F36997">
          <w:rPr>
            <w:rStyle w:val="translation"/>
            <w:lang w:val="en-US"/>
          </w:rPr>
          <w:t>)</w:t>
        </w:r>
      </w:ins>
      <w:ins w:id="231" w:author="Julian Christensen" w:date="2024-08-15T09:36:00Z">
        <w:r w:rsidR="00F36997">
          <w:rPr>
            <w:rStyle w:val="translation"/>
            <w:lang w:val="en-US"/>
          </w:rPr>
          <w:t>,</w:t>
        </w:r>
      </w:ins>
      <w:r w:rsidR="00524ED0">
        <w:rPr>
          <w:rStyle w:val="translation"/>
          <w:lang w:val="en-US"/>
        </w:rPr>
        <w:t xml:space="preserve"> </w:t>
      </w:r>
      <w:del w:id="232" w:author="Julian Christensen" w:date="2024-08-15T09:37:00Z">
        <w:r w:rsidR="00524ED0" w:rsidDel="00F36997">
          <w:rPr>
            <w:rStyle w:val="translation"/>
            <w:lang w:val="en-US"/>
          </w:rPr>
          <w:delText>(</w:delText>
        </w:r>
      </w:del>
      <w:r w:rsidR="00524ED0">
        <w:rPr>
          <w:rStyle w:val="translation"/>
          <w:lang w:val="en-US"/>
        </w:rPr>
        <w:t xml:space="preserve">or </w:t>
      </w:r>
      <w:ins w:id="233" w:author="Julian Christensen" w:date="2024-08-15T09:37:00Z">
        <w:r w:rsidR="00F36997">
          <w:rPr>
            <w:rStyle w:val="translation"/>
            <w:lang w:val="en-US"/>
          </w:rPr>
          <w:t xml:space="preserve">if </w:t>
        </w:r>
      </w:ins>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ins w:id="234" w:author="Julian Christensen" w:date="2024-08-15T09:37:00Z">
        <w:r w:rsidR="00F36997">
          <w:rPr>
            <w:rStyle w:val="translation"/>
            <w:lang w:val="en-US"/>
          </w:rPr>
          <w:t xml:space="preserve"> (cf. </w:t>
        </w:r>
      </w:ins>
      <w:ins w:id="235" w:author="Julian Christensen" w:date="2024-08-15T09:38:00Z">
        <w:r w:rsidR="00F36997">
          <w:rPr>
            <w:rStyle w:val="translation"/>
            <w:lang w:val="en-US"/>
          </w:rPr>
          <w:t>Table 6</w:t>
        </w:r>
      </w:ins>
      <w:r w:rsidR="00524ED0">
        <w:rPr>
          <w:rStyle w:val="translation"/>
          <w:lang w:val="en-US"/>
        </w:rPr>
        <w:t>)</w:t>
      </w:r>
      <w:r w:rsidRPr="008A319E">
        <w:rPr>
          <w:rStyle w:val="translation"/>
          <w:lang w:val="en-US"/>
        </w:rPr>
        <w:t xml:space="preserve">. </w:t>
      </w:r>
      <w:del w:id="236" w:author="Julian Christensen" w:date="2024-08-15T09:39:00Z">
        <w:r w:rsidRPr="008A319E" w:rsidDel="00F36997">
          <w:rPr>
            <w:rStyle w:val="translation"/>
            <w:lang w:val="en-US"/>
          </w:rPr>
          <w:delText xml:space="preserve">This aims to hinder reviewers from using bad/sensitive prompts and thus avoid inducing a recall bias in systematic reviews. </w:delText>
        </w:r>
      </w:del>
    </w:p>
    <w:p w14:paraId="7D722256" w14:textId="24DAE0C0" w:rsidR="001D1A3D" w:rsidRPr="008A319E" w:rsidRDefault="00735DD3" w:rsidP="00735DD3">
      <w:pPr>
        <w:spacing w:after="0" w:line="360" w:lineRule="auto"/>
        <w:jc w:val="both"/>
        <w:rPr>
          <w:lang w:val="en-US"/>
        </w:rPr>
      </w:pPr>
      <w:r>
        <w:rPr>
          <w:lang w:val="en-US"/>
        </w:rPr>
        <w:tab/>
        <w:t>Although</w:t>
      </w:r>
      <w:ins w:id="237" w:author="Julian Christensen" w:date="2024-08-15T10:13:00Z">
        <w:r w:rsidR="001630CC">
          <w:rPr>
            <w:lang w:val="en-US"/>
          </w:rPr>
          <w:t>, with the AIscreenR,</w:t>
        </w:r>
      </w:ins>
      <w:r>
        <w:rPr>
          <w:lang w:val="en-US"/>
        </w:rPr>
        <w:t xml:space="preserve"> we have strived to make a user-friendly setup for GPT API screening, a </w:t>
      </w:r>
      <w:del w:id="238" w:author="Julian Christensen" w:date="2024-08-15T09:40:00Z">
        <w:r w:rsidDel="00F36997">
          <w:rPr>
            <w:lang w:val="en-US"/>
          </w:rPr>
          <w:delText xml:space="preserve">prominent </w:delText>
        </w:r>
      </w:del>
      <w:r>
        <w:rPr>
          <w:lang w:val="en-US"/>
        </w:rPr>
        <w:t xml:space="preserve">limitation is that our screening approach is function-based, meaning that reviewers need to </w:t>
      </w:r>
      <w:r w:rsidR="00524ED0">
        <w:rPr>
          <w:lang w:val="en-US"/>
        </w:rPr>
        <w:t xml:space="preserve">have </w:t>
      </w:r>
      <w:ins w:id="239" w:author="Julian Christensen" w:date="2024-08-15T09:40:00Z">
        <w:r w:rsidR="00F36997">
          <w:rPr>
            <w:lang w:val="en-US"/>
          </w:rPr>
          <w:t>(</w:t>
        </w:r>
      </w:ins>
      <w:r w:rsidR="006D4AE0">
        <w:rPr>
          <w:lang w:val="en-US"/>
        </w:rPr>
        <w:t xml:space="preserve">or </w:t>
      </w:r>
      <w:r w:rsidR="00524ED0">
        <w:rPr>
          <w:lang w:val="en-US"/>
        </w:rPr>
        <w:t xml:space="preserve">at least </w:t>
      </w:r>
      <w:ins w:id="240" w:author="Julian Christensen" w:date="2024-08-15T09:40:00Z">
        <w:r w:rsidR="00F36997">
          <w:rPr>
            <w:lang w:val="en-US"/>
          </w:rPr>
          <w:t>ac</w:t>
        </w:r>
      </w:ins>
      <w:del w:id="241" w:author="Julian Christensen" w:date="2024-08-15T09:40:00Z">
        <w:r w:rsidR="00240878" w:rsidDel="00F36997">
          <w:rPr>
            <w:lang w:val="en-US"/>
          </w:rPr>
          <w:delText>re</w:delText>
        </w:r>
      </w:del>
      <w:r w:rsidR="00240878">
        <w:rPr>
          <w:lang w:val="en-US"/>
        </w:rPr>
        <w:t>quire</w:t>
      </w:r>
      <w:ins w:id="242" w:author="Julian Christensen" w:date="2024-08-15T09:40:00Z">
        <w:r w:rsidR="00F36997">
          <w:rPr>
            <w:lang w:val="en-US"/>
          </w:rPr>
          <w:t>)</w:t>
        </w:r>
      </w:ins>
      <w:r w:rsidR="00240878">
        <w:rPr>
          <w:lang w:val="en-US"/>
        </w:rPr>
        <w:t xml:space="preserve"> </w:t>
      </w:r>
      <w:r w:rsidR="00524ED0">
        <w:rPr>
          <w:lang w:val="en-US"/>
        </w:rPr>
        <w:t xml:space="preserve">some minor </w:t>
      </w:r>
      <w:r>
        <w:rPr>
          <w:lang w:val="en-US"/>
        </w:rPr>
        <w:t xml:space="preserve">R coding skills. </w:t>
      </w:r>
      <w:del w:id="243" w:author="Julian Christensen" w:date="2024-08-15T09:47:00Z">
        <w:r w:rsidR="00F36997" w:rsidDel="005868DA">
          <w:rPr>
            <w:lang w:val="en-US"/>
          </w:rPr>
          <w:delText>Increased user-friendliness might be reached</w:delText>
        </w:r>
        <w:r w:rsidDel="005868DA">
          <w:rPr>
            <w:lang w:val="en-US"/>
          </w:rPr>
          <w:delText>,</w:delText>
        </w:r>
        <w:r w:rsidR="00F36997" w:rsidDel="005868DA">
          <w:rPr>
            <w:lang w:val="en-US"/>
          </w:rPr>
          <w:delText xml:space="preserve"> e.g.</w:delText>
        </w:r>
        <w:r w:rsidDel="005868DA">
          <w:rPr>
            <w:lang w:val="en-US"/>
          </w:rPr>
          <w:delText xml:space="preserve"> </w:delText>
        </w:r>
        <w:r w:rsidR="006D4AE0" w:rsidDel="005868DA">
          <w:rPr>
            <w:lang w:val="en-US"/>
          </w:rPr>
          <w:delText>by</w:delText>
        </w:r>
      </w:del>
      <w:ins w:id="244" w:author="Julian Christensen" w:date="2024-08-15T09:47:00Z">
        <w:r w:rsidR="005868DA">
          <w:rPr>
            <w:lang w:val="en-US"/>
          </w:rPr>
          <w:t>In the future, the screening approach may be</w:t>
        </w:r>
      </w:ins>
      <w:r w:rsidR="006D4AE0">
        <w:rPr>
          <w:lang w:val="en-US"/>
        </w:rPr>
        <w:t xml:space="preserve"> </w:t>
      </w:r>
      <w:r>
        <w:rPr>
          <w:lang w:val="en-US"/>
        </w:rPr>
        <w:t>embedd</w:t>
      </w:r>
      <w:ins w:id="245" w:author="Julian Christensen" w:date="2024-08-15T09:47:00Z">
        <w:r w:rsidR="005868DA">
          <w:rPr>
            <w:lang w:val="en-US"/>
          </w:rPr>
          <w:t>ed</w:t>
        </w:r>
      </w:ins>
      <w:del w:id="246" w:author="Julian Christensen" w:date="2024-08-15T09:47:00Z">
        <w:r w:rsidR="006D4AE0" w:rsidDel="005868DA">
          <w:rPr>
            <w:lang w:val="en-US"/>
          </w:rPr>
          <w:delText xml:space="preserve">ing </w:delText>
        </w:r>
        <w:r w:rsidR="00F36997" w:rsidDel="005868DA">
          <w:rPr>
            <w:lang w:val="en-US"/>
          </w:rPr>
          <w:delText xml:space="preserve">the </w:delText>
        </w:r>
        <w:r w:rsidR="006D4AE0" w:rsidDel="005868DA">
          <w:rPr>
            <w:lang w:val="en-US"/>
          </w:rPr>
          <w:delText>screening approach</w:delText>
        </w:r>
      </w:del>
      <w:r>
        <w:rPr>
          <w:lang w:val="en-US"/>
        </w:rPr>
        <w:t xml:space="preserve"> in a shiny app or </w:t>
      </w:r>
      <w:del w:id="247" w:author="Julian Christensen" w:date="2024-08-15T09:47:00Z">
        <w:r w:rsidDel="005868DA">
          <w:rPr>
            <w:lang w:val="en-US"/>
          </w:rPr>
          <w:delText xml:space="preserve">by incorporating </w:delText>
        </w:r>
        <w:r w:rsidR="006D4AE0" w:rsidDel="005868DA">
          <w:rPr>
            <w:lang w:val="en-US"/>
          </w:rPr>
          <w:delText>it</w:delText>
        </w:r>
        <w:r w:rsidDel="005868DA">
          <w:rPr>
            <w:lang w:val="en-US"/>
          </w:rPr>
          <w:delText xml:space="preserve"> </w:delText>
        </w:r>
      </w:del>
      <w:r>
        <w:rPr>
          <w:lang w:val="en-US"/>
        </w:rPr>
        <w:t xml:space="preserve">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ins w:id="248" w:author="Julian Christensen" w:date="2024-08-15T09:48:00Z">
        <w:r w:rsidR="005868DA">
          <w:rPr>
            <w:lang w:val="en-US"/>
          </w:rPr>
          <w:t xml:space="preserve">, thereby </w:t>
        </w:r>
        <w:r w:rsidR="005868DA">
          <w:rPr>
            <w:lang w:val="en-US"/>
          </w:rPr>
          <w:lastRenderedPageBreak/>
          <w:t>making it easier to use without prior R coding skills</w:t>
        </w:r>
      </w:ins>
      <w:r w:rsidRPr="008A319E">
        <w:rPr>
          <w:lang w:val="en-US"/>
        </w:rPr>
        <w:t>. A tempting solution to accommodate user-friendliness</w:t>
      </w:r>
      <w:ins w:id="249" w:author="Julian Christensen" w:date="2024-08-15T10:14:00Z">
        <w:r w:rsidR="001630CC">
          <w:rPr>
            <w:lang w:val="en-US"/>
          </w:rPr>
          <w:t xml:space="preserve"> on the short run</w:t>
        </w:r>
      </w:ins>
      <w:r w:rsidRPr="008A319E">
        <w:rPr>
          <w:lang w:val="en-US"/>
        </w:rPr>
        <w:t xml:space="preserve"> is to copy our approach to the ChatGPT interface.</w:t>
      </w:r>
      <w:del w:id="250" w:author="Julian Christensen" w:date="2024-08-15T09:49:00Z">
        <w:r w:rsidRPr="008A319E" w:rsidDel="005868DA">
          <w:rPr>
            <w:lang w:val="en-US"/>
          </w:rPr>
          <w:delText xml:space="preserve"> However, it is pivotal to stress that</w:delText>
        </w:r>
      </w:del>
      <w:ins w:id="251" w:author="Julian Christensen" w:date="2024-08-15T09:49:00Z">
        <w:r w:rsidR="005868DA">
          <w:rPr>
            <w:lang w:val="en-US"/>
          </w:rPr>
          <w:t xml:space="preserve"> Importantly</w:t>
        </w:r>
      </w:ins>
      <w:del w:id="252" w:author="Julian Christensen" w:date="2024-08-15T09:49:00Z">
        <w:r w:rsidRPr="008A319E" w:rsidDel="005868DA">
          <w:rPr>
            <w:lang w:val="en-US"/>
          </w:rPr>
          <w:delText xml:space="preserve"> we have</w:delText>
        </w:r>
      </w:del>
      <w:ins w:id="253" w:author="Julian Christensen" w:date="2024-08-15T09:49:00Z">
        <w:r w:rsidR="005868DA">
          <w:rPr>
            <w:lang w:val="en-US"/>
          </w:rPr>
          <w:t>, however, we have</w:t>
        </w:r>
      </w:ins>
      <w:r w:rsidRPr="008A319E">
        <w:rPr>
          <w:lang w:val="en-US"/>
        </w:rPr>
        <w:t xml:space="preserve"> </w:t>
      </w:r>
      <w:r w:rsidRPr="001630CC">
        <w:rPr>
          <w:i/>
          <w:lang w:val="en-US"/>
          <w:rPrChange w:id="254" w:author="Julian Christensen" w:date="2024-08-15T10:15:00Z">
            <w:rPr>
              <w:lang w:val="en-US"/>
            </w:rPr>
          </w:rPrChange>
        </w:rPr>
        <w:t>not</w:t>
      </w:r>
      <w:r w:rsidRPr="008A319E">
        <w:rPr>
          <w:lang w:val="en-US"/>
        </w:rPr>
        <w:t xml:space="preserve"> been able to </w:t>
      </w:r>
      <w:del w:id="255" w:author="Julian Christensen" w:date="2024-08-15T09:49:00Z">
        <w:r w:rsidRPr="008A319E" w:rsidDel="005868DA">
          <w:rPr>
            <w:lang w:val="en-US"/>
          </w:rPr>
          <w:delText xml:space="preserve">replicate any of </w:delText>
        </w:r>
      </w:del>
      <w:del w:id="256" w:author="Julian Christensen" w:date="2024-08-15T09:44:00Z">
        <w:r w:rsidRPr="008A319E" w:rsidDel="00F36997">
          <w:rPr>
            <w:lang w:val="en-US"/>
          </w:rPr>
          <w:delText xml:space="preserve">the </w:delText>
        </w:r>
      </w:del>
      <w:del w:id="257" w:author="Julian Christensen" w:date="2024-08-15T09:49:00Z">
        <w:r w:rsidRPr="008A319E" w:rsidDel="005868DA">
          <w:rPr>
            <w:lang w:val="en-US"/>
          </w:rPr>
          <w:delText xml:space="preserve">screening results </w:delText>
        </w:r>
      </w:del>
      <w:del w:id="258" w:author="Julian Christensen" w:date="2024-08-15T09:44:00Z">
        <w:r w:rsidRPr="008A319E" w:rsidDel="00F36997">
          <w:rPr>
            <w:lang w:val="en-US"/>
          </w:rPr>
          <w:delText>we obtained from the GPT API models</w:delText>
        </w:r>
        <w:r w:rsidR="006D4AE0" w:rsidDel="00F36997">
          <w:rPr>
            <w:lang w:val="en-US"/>
          </w:rPr>
          <w:delText xml:space="preserve"> </w:delText>
        </w:r>
      </w:del>
      <w:del w:id="259" w:author="Julian Christensen" w:date="2024-08-15T09:49:00Z">
        <w:r w:rsidR="006D4AE0" w:rsidDel="005868DA">
          <w:rPr>
            <w:lang w:val="en-US"/>
          </w:rPr>
          <w:delText>when</w:delText>
        </w:r>
      </w:del>
      <w:ins w:id="260" w:author="Julian Christensen" w:date="2024-08-15T09:49:00Z">
        <w:r w:rsidR="005868DA">
          <w:rPr>
            <w:lang w:val="en-US"/>
          </w:rPr>
          <w:t>reach satisfactory s</w:t>
        </w:r>
      </w:ins>
      <w:ins w:id="261" w:author="Julian Christensen" w:date="2024-08-15T09:50:00Z">
        <w:r w:rsidR="005868DA">
          <w:rPr>
            <w:lang w:val="en-US"/>
          </w:rPr>
          <w:t>creening performances by</w:t>
        </w:r>
      </w:ins>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so that different </w:t>
      </w:r>
      <w:r w:rsidR="001D1A3D" w:rsidRPr="007340E8">
        <w:rPr>
          <w:rStyle w:val="comma-separator"/>
          <w:color w:val="000000" w:themeColor="text1"/>
          <w:lang w:val="en-US"/>
        </w:rPr>
        <w:t>GPT</w:t>
      </w:r>
      <w:r w:rsidR="001D1A3D">
        <w:rPr>
          <w:rStyle w:val="comma-separator"/>
          <w:color w:val="000000" w:themeColor="text1"/>
          <w:lang w:val="en-US"/>
        </w:rPr>
        <w:t xml:space="preserve"> model performances are not unnecessarily mixed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xml:space="preserve">’ endpoint as </w:t>
      </w:r>
      <w:r w:rsidR="00240878">
        <w:rPr>
          <w:lang w:val="en-US"/>
        </w:rPr>
        <w:t>a second</w:t>
      </w:r>
      <w:r w:rsidR="001D1A3D">
        <w:rPr>
          <w:lang w:val="en-US"/>
        </w:rPr>
        <w:t xml:space="preserve"> screener. </w:t>
      </w:r>
      <w:r w:rsidR="00240878">
        <w:rPr>
          <w:lang w:val="en-US"/>
        </w:rPr>
        <w:t>Further</w:t>
      </w:r>
      <w:r w:rsidR="001D1A3D">
        <w:rPr>
          <w:lang w:val="en-US"/>
        </w:rPr>
        <w:t xml:space="preserve">, </w:t>
      </w:r>
      <w:r w:rsidR="001D1A3D">
        <w:rPr>
          <w:rStyle w:val="comma-separator"/>
          <w:color w:val="000000" w:themeColor="text1"/>
          <w:lang w:val="en-US"/>
        </w:rPr>
        <w:t>it should also be noted that comparisons between our results and the results of prior evaluations are restricted by the fact that we do not know what exact model endpoint</w:t>
      </w:r>
      <w:r w:rsidR="001D1A3D">
        <w:rPr>
          <w:lang w:val="en-US"/>
        </w:rPr>
        <w:t>s were used by 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1D1A3D" w:rsidRPr="00D75717">
        <w:rPr>
          <w:lang w:val="en-US"/>
          <w:rPrChange w:id="262" w:author="Julian Christensen" w:date="2024-08-08T10:51:00Z">
            <w:rPr/>
          </w:rPrChange>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75717">
        <w:rPr>
          <w:noProof/>
          <w:lang w:val="en-US"/>
          <w:rPrChange w:id="263" w:author="Julian Christensen" w:date="2024-08-08T10:51:00Z">
            <w:rPr>
              <w:noProof/>
            </w:rPr>
          </w:rPrChange>
        </w:rPr>
        <w:t>(2024)</w:t>
      </w:r>
      <w:r w:rsidR="001D1A3D">
        <w:rPr>
          <w:lang w:val="en-US"/>
        </w:rPr>
        <w:fldChar w:fldCharType="end"/>
      </w:r>
      <w:r w:rsidR="001D1A3D">
        <w:rPr>
          <w:lang w:val="en-US"/>
        </w:rPr>
        <w:t xml:space="preserve">. </w:t>
      </w:r>
    </w:p>
    <w:p w14:paraId="446F0AC0" w14:textId="5BF2D7D4"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del w:id="264" w:author="Julian Christensen" w:date="2024-08-15T10:16:00Z">
        <w:r w:rsidDel="00133D30">
          <w:rPr>
            <w:lang w:val="en-US"/>
          </w:rPr>
          <w:delText>That is</w:delText>
        </w:r>
      </w:del>
      <w:ins w:id="265" w:author="Julian Christensen" w:date="2024-08-15T10:16:00Z">
        <w:r w:rsidR="00133D30">
          <w:rPr>
            <w:lang w:val="en-US"/>
          </w:rPr>
          <w:t>For instance</w:t>
        </w:r>
      </w:ins>
      <w:r>
        <w:rPr>
          <w:lang w:val="en-US"/>
        </w:rPr>
        <w:t xml:space="preserve">, it is based on screener performances </w:t>
      </w:r>
      <w:del w:id="266" w:author="Julian Christensen" w:date="2024-08-15T10:16:00Z">
        <w:r w:rsidDel="00133D30">
          <w:rPr>
            <w:lang w:val="en-US"/>
          </w:rPr>
          <w:delText>deduced from</w:delText>
        </w:r>
      </w:del>
      <w:ins w:id="267" w:author="Julian Christensen" w:date="2024-08-15T10:16:00Z">
        <w:r w:rsidR="00133D30">
          <w:rPr>
            <w:lang w:val="en-US"/>
          </w:rPr>
          <w:t>in</w:t>
        </w:r>
      </w:ins>
      <w:r>
        <w:rPr>
          <w:lang w:val="en-US"/>
        </w:rPr>
        <w:t xml:space="preserve"> a convenient sample of systematic reviews, possibly restricting the generalizability of the estimated average screening performance measures. </w:t>
      </w:r>
      <w:del w:id="268" w:author="Julian Christensen" w:date="2024-08-15T10:17:00Z">
        <w:r w:rsidR="001A19BC" w:rsidDel="00133D30">
          <w:rPr>
            <w:lang w:val="en-US"/>
          </w:rPr>
          <w:delText>Even so, w</w:delText>
        </w:r>
      </w:del>
      <w:ins w:id="269" w:author="Julian Christensen" w:date="2024-08-15T10:17:00Z">
        <w:r w:rsidR="00133D30">
          <w:rPr>
            <w:lang w:val="en-US"/>
          </w:rPr>
          <w:t>W</w:t>
        </w:r>
      </w:ins>
      <w:r w:rsidR="001A19BC">
        <w:rPr>
          <w:lang w:val="en-US"/>
        </w:rPr>
        <w:t xml:space="preserve">e believe that </w:t>
      </w:r>
      <w:r w:rsidR="003F27D8">
        <w:rPr>
          <w:lang w:val="en-US"/>
        </w:rPr>
        <w:t>the</w:t>
      </w:r>
      <w:ins w:id="270" w:author="Julian Christensen" w:date="2024-08-15T10:17:00Z">
        <w:r w:rsidR="00133D30">
          <w:rPr>
            <w:lang w:val="en-US"/>
          </w:rPr>
          <w:t xml:space="preserve"> analyzed </w:t>
        </w:r>
      </w:ins>
      <w:ins w:id="271" w:author="Julian Christensen" w:date="2024-08-15T10:18:00Z">
        <w:r w:rsidR="00133D30">
          <w:rPr>
            <w:lang w:val="en-US"/>
          </w:rPr>
          <w:t xml:space="preserve">Campbell and NIPH </w:t>
        </w:r>
      </w:ins>
      <w:del w:id="272" w:author="Julian Christensen" w:date="2024-08-15T10:18:00Z">
        <w:r w:rsidR="001A19BC" w:rsidDel="00133D30">
          <w:rPr>
            <w:lang w:val="en-US"/>
          </w:rPr>
          <w:delText xml:space="preserve"> </w:delText>
        </w:r>
      </w:del>
      <w:r w:rsidR="003F27D8">
        <w:rPr>
          <w:lang w:val="en-US"/>
        </w:rPr>
        <w:t>screening performance</w:t>
      </w:r>
      <w:ins w:id="273" w:author="Julian Christensen" w:date="2024-08-15T10:17:00Z">
        <w:r w:rsidR="00133D30">
          <w:rPr>
            <w:lang w:val="en-US"/>
          </w:rPr>
          <w:t>s</w:t>
        </w:r>
      </w:ins>
      <w:r w:rsidR="003F27D8">
        <w:rPr>
          <w:lang w:val="en-US"/>
        </w:rPr>
        <w:t xml:space="preserve"> </w:t>
      </w:r>
      <w:del w:id="274" w:author="Julian Christensen" w:date="2024-08-15T10:17:00Z">
        <w:r w:rsidR="003F27D8" w:rsidDel="00133D30">
          <w:rPr>
            <w:lang w:val="en-US"/>
          </w:rPr>
          <w:delText xml:space="preserve">measures </w:delText>
        </w:r>
      </w:del>
      <w:r w:rsidR="001A19BC">
        <w:rPr>
          <w:lang w:val="en-US"/>
        </w:rPr>
        <w:t>provide key insights regarding</w:t>
      </w:r>
      <w:r w:rsidR="003F27D8">
        <w:rPr>
          <w:lang w:val="en-US"/>
        </w:rPr>
        <w:t xml:space="preserve"> what </w:t>
      </w:r>
      <w:del w:id="275" w:author="Julian Christensen" w:date="2024-08-15T10:17:00Z">
        <w:r w:rsidR="001A19BC" w:rsidDel="00133D30">
          <w:rPr>
            <w:lang w:val="en-US"/>
          </w:rPr>
          <w:delText xml:space="preserve">has </w:delText>
        </w:r>
        <w:r w:rsidR="003F27D8" w:rsidDel="00133D30">
          <w:rPr>
            <w:lang w:val="en-US"/>
          </w:rPr>
          <w:delText>previous</w:delText>
        </w:r>
        <w:r w:rsidR="001A19BC" w:rsidDel="00133D30">
          <w:rPr>
            <w:lang w:val="en-US"/>
          </w:rPr>
          <w:delText>ly</w:delText>
        </w:r>
      </w:del>
      <w:ins w:id="276" w:author="Julian Christensen" w:date="2024-08-15T10:17:00Z">
        <w:r w:rsidR="00133D30">
          <w:rPr>
            <w:lang w:val="en-US"/>
          </w:rPr>
          <w:t>is currently</w:t>
        </w:r>
      </w:ins>
      <w:r w:rsidR="003F27D8">
        <w:rPr>
          <w:lang w:val="en-US"/>
        </w:rPr>
        <w:t xml:space="preserve"> </w:t>
      </w:r>
      <w:del w:id="277" w:author="Julian Christensen" w:date="2024-08-15T10:17:00Z">
        <w:r w:rsidR="003F27D8" w:rsidDel="00133D30">
          <w:rPr>
            <w:lang w:val="en-US"/>
          </w:rPr>
          <w:delText xml:space="preserve">been </w:delText>
        </w:r>
      </w:del>
      <w:ins w:id="278" w:author="Julian Christensen" w:date="2024-08-15T10:17:00Z">
        <w:r w:rsidR="00133D30">
          <w:rPr>
            <w:lang w:val="en-US"/>
          </w:rPr>
          <w:t xml:space="preserve">being </w:t>
        </w:r>
      </w:ins>
      <w:r w:rsidR="003F27D8">
        <w:rPr>
          <w:lang w:val="en-US"/>
        </w:rPr>
        <w:t>accepted</w:t>
      </w:r>
      <w:ins w:id="279" w:author="Julian Christensen" w:date="2024-08-15T10:17:00Z">
        <w:r w:rsidR="00133D30">
          <w:rPr>
            <w:lang w:val="en-US"/>
          </w:rPr>
          <w:t xml:space="preserve"> from humans</w:t>
        </w:r>
      </w:ins>
      <w:r w:rsidR="003F27D8">
        <w:rPr>
          <w:lang w:val="en-US"/>
        </w:rPr>
        <w:t xml:space="preserve">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w:t>
      </w:r>
      <w:ins w:id="280" w:author="Julian Christensen" w:date="2024-08-15T10:19:00Z">
        <w:r w:rsidR="00133D30">
          <w:rPr>
            <w:lang w:val="en-US"/>
          </w:rPr>
          <w:t>,</w:t>
        </w:r>
      </w:ins>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281" w:name="_Hlk171082413"/>
      <w:r>
        <w:rPr>
          <w:b/>
          <w:lang w:val="en-US"/>
        </w:rPr>
        <w:t>8 CONCLUSION AND DISCUSION</w:t>
      </w:r>
    </w:p>
    <w:p w14:paraId="0488BD75" w14:textId="680AF06C" w:rsidR="00EE3362" w:rsidRDefault="00EE3362" w:rsidP="00EE3362">
      <w:pPr>
        <w:spacing w:after="0" w:line="360" w:lineRule="auto"/>
        <w:jc w:val="both"/>
        <w:rPr>
          <w:lang w:val="en-US"/>
        </w:rPr>
      </w:pPr>
      <w:r>
        <w:rPr>
          <w:lang w:val="en-US"/>
        </w:rPr>
        <w:t xml:space="preserve">Human duplicate </w:t>
      </w:r>
      <w:del w:id="282" w:author="Julian Christensen" w:date="2024-08-15T10:19:00Z">
        <w:r w:rsidDel="00133D30">
          <w:rPr>
            <w:lang w:val="en-US"/>
          </w:rPr>
          <w:delText>title and abstract</w:delText>
        </w:r>
      </w:del>
      <w:ins w:id="283" w:author="Julian Christensen" w:date="2024-08-15T10:19:00Z">
        <w:r w:rsidR="00133D30">
          <w:rPr>
            <w:lang w:val="en-US"/>
          </w:rPr>
          <w:t>TAB</w:t>
        </w:r>
      </w:ins>
      <w:r>
        <w:rPr>
          <w:lang w:val="en-US"/>
        </w:rPr>
        <w:t xml:space="preserve"> screening in systematic reviews is time-consuming, requiring a substantial amount of human labor which decelerates the review process and thereby the dissemination of </w:t>
      </w:r>
      <w:del w:id="284" w:author="Julian Christensen" w:date="2024-08-15T10:20:00Z">
        <w:r w:rsidDel="00133D30">
          <w:rPr>
            <w:lang w:val="en-US"/>
          </w:rPr>
          <w:delText>important knowledge</w:delText>
        </w:r>
      </w:del>
      <w:ins w:id="285" w:author="Julian Christensen" w:date="2024-08-15T10:20:00Z">
        <w:r w:rsidR="00133D30">
          <w:rPr>
            <w:lang w:val="en-US"/>
          </w:rPr>
          <w:t>evidence</w:t>
        </w:r>
      </w:ins>
      <w:r>
        <w:rPr>
          <w:lang w:val="en-US"/>
        </w:rPr>
        <w:t xml:space="preserve"> for practice, research, and policy. In this study, we have shown that OpenAI’s GPT API models can function as highly reliable second screeners even in complex review settings, making it possible to substitute one human in the duplicate screening process </w:t>
      </w:r>
      <w:r>
        <w:rPr>
          <w:lang w:val="en-US"/>
        </w:rPr>
        <w:lastRenderedPageBreak/>
        <w:t>and reallocate human resources. Our findings suggest that</w:t>
      </w:r>
      <w:ins w:id="286" w:author="Julian Christensen" w:date="2024-08-15T10:21:00Z">
        <w:r w:rsidR="00133D30">
          <w:rPr>
            <w:lang w:val="en-US"/>
          </w:rPr>
          <w:t>,</w:t>
        </w:r>
      </w:ins>
      <w:r>
        <w:rPr>
          <w:lang w:val="en-US"/>
        </w:rPr>
        <w:t xml:space="preserve"> when configured correctly</w:t>
      </w:r>
      <w:ins w:id="287" w:author="Julian Christensen" w:date="2024-08-15T10:20:00Z">
        <w:r w:rsidR="00133D30">
          <w:rPr>
            <w:lang w:val="en-US"/>
          </w:rPr>
          <w:t>,</w:t>
        </w:r>
      </w:ins>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del w:id="288" w:author="Julian Christensen" w:date="2024-08-14T15:14:00Z">
        <w:r w:rsidDel="00EC6E04">
          <w:rPr>
            <w:lang w:val="en-US"/>
          </w:rPr>
          <w:delText xml:space="preserve">rates </w:delText>
        </w:r>
      </w:del>
      <w:ins w:id="289" w:author="Julian Christensen" w:date="2024-08-14T15:14:00Z">
        <w:r w:rsidR="00EC6E04">
          <w:rPr>
            <w:lang w:val="en-US"/>
          </w:rPr>
          <w:t xml:space="preserve">values </w:t>
        </w:r>
      </w:ins>
      <w:r>
        <w:rPr>
          <w:lang w:val="en-US"/>
        </w:rPr>
        <w:t xml:space="preserve">that are on par with humans, but in some applications appear to be slightly over-inclusive (i.e., they yield lower specificity </w:t>
      </w:r>
      <w:del w:id="290" w:author="Julian Christensen" w:date="2024-08-14T15:14:00Z">
        <w:r w:rsidDel="00EC6E04">
          <w:rPr>
            <w:lang w:val="en-US"/>
          </w:rPr>
          <w:delText xml:space="preserve">rates </w:delText>
        </w:r>
      </w:del>
      <w:ins w:id="291" w:author="Julian Christensen" w:date="2024-08-14T15:14:00Z">
        <w:r w:rsidR="00EC6E04">
          <w:rPr>
            <w:lang w:val="en-US"/>
          </w:rPr>
          <w:t xml:space="preserve">values </w:t>
        </w:r>
      </w:ins>
      <w:r>
        <w:rPr>
          <w:lang w:val="en-US"/>
        </w:rPr>
        <w:t xml:space="preserve">than typical human screeners). We do, however, not </w:t>
      </w:r>
      <w:del w:id="292" w:author="Julian Christensen" w:date="2024-08-15T10:22:00Z">
        <w:r w:rsidDel="00133D30">
          <w:rPr>
            <w:lang w:val="en-US"/>
          </w:rPr>
          <w:delText xml:space="preserve">necessarily </w:delText>
        </w:r>
      </w:del>
      <w:r>
        <w:rPr>
          <w:lang w:val="en-US"/>
        </w:rPr>
        <w:t xml:space="preserve">consider this a </w:t>
      </w:r>
      <w:del w:id="293" w:author="Julian Christensen" w:date="2024-08-15T10:21:00Z">
        <w:r w:rsidDel="00133D30">
          <w:rPr>
            <w:lang w:val="en-US"/>
          </w:rPr>
          <w:delText xml:space="preserve">deficit </w:delText>
        </w:r>
      </w:del>
      <w:ins w:id="294" w:author="Julian Christensen" w:date="2024-08-15T10:21:00Z">
        <w:r w:rsidR="00133D30">
          <w:rPr>
            <w:lang w:val="en-US"/>
          </w:rPr>
          <w:t xml:space="preserve">problem </w:t>
        </w:r>
      </w:ins>
      <w:r>
        <w:rPr>
          <w:lang w:val="en-US"/>
        </w:rPr>
        <w:t xml:space="preserve">as long as the models obtain high recall </w:t>
      </w:r>
      <w:del w:id="295" w:author="Julian Christensen" w:date="2024-08-14T15:14:00Z">
        <w:r w:rsidDel="00EC6E04">
          <w:rPr>
            <w:lang w:val="en-US"/>
          </w:rPr>
          <w:delText xml:space="preserve">rates </w:delText>
        </w:r>
      </w:del>
      <w:ins w:id="296" w:author="Julian Christensen" w:date="2024-08-14T15:14:00Z">
        <w:r w:rsidR="00EC6E04">
          <w:rPr>
            <w:lang w:val="en-US"/>
          </w:rPr>
          <w:t xml:space="preserve">values </w:t>
        </w:r>
      </w:ins>
      <w:r>
        <w:rPr>
          <w:lang w:val="en-US"/>
        </w:rPr>
        <w:t xml:space="preserve">since low specificity </w:t>
      </w:r>
      <w:del w:id="297" w:author="Julian Christensen" w:date="2024-08-14T15:14:00Z">
        <w:r w:rsidR="00240878" w:rsidDel="00EC6E04">
          <w:rPr>
            <w:lang w:val="en-US"/>
          </w:rPr>
          <w:delText>rates</w:delText>
        </w:r>
        <w:r w:rsidDel="00EC6E04">
          <w:rPr>
            <w:lang w:val="en-US"/>
          </w:rPr>
          <w:delText xml:space="preserve"> </w:delText>
        </w:r>
      </w:del>
      <w:ins w:id="298" w:author="Julian Christensen" w:date="2024-08-14T15:14:00Z">
        <w:r w:rsidR="00EC6E04">
          <w:rPr>
            <w:lang w:val="en-US"/>
          </w:rPr>
          <w:t xml:space="preserve">values </w:t>
        </w:r>
      </w:ins>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same prompt, we introduced and used multi-prompt screening, using one concise prompt per inclusion/exclusion criteria in the review. </w:t>
      </w:r>
    </w:p>
    <w:p w14:paraId="76F7ECCF" w14:textId="0A91634E" w:rsidR="00EE3362" w:rsidRPr="003110A9"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revolutionize the way duplicate title and abstract screening is conducted in high-quality systematic reviews since these</w:t>
      </w:r>
      <w:ins w:id="299" w:author="Julian Christensen" w:date="2024-08-15T10:24:00Z">
        <w:r w:rsidR="00133D30">
          <w:rPr>
            <w:rStyle w:val="translation"/>
            <w:lang w:val="en-US"/>
          </w:rPr>
          <w:t xml:space="preserve"> models</w:t>
        </w:r>
      </w:ins>
      <w:r>
        <w:rPr>
          <w:rStyle w:val="translation"/>
          <w:lang w:val="en-US"/>
        </w:rPr>
        <w:t xml:space="preserve"> </w:t>
      </w:r>
      <w:r w:rsidR="00240878">
        <w:rPr>
          <w:rStyle w:val="translation"/>
          <w:lang w:val="en-US"/>
        </w:rPr>
        <w:t>show</w:t>
      </w:r>
      <w:r>
        <w:rPr>
          <w:rStyle w:val="translation"/>
          <w:lang w:val="en-US"/>
        </w:rPr>
        <w:t xml:space="preserve"> </w:t>
      </w:r>
      <w:del w:id="300" w:author="Julian Christensen" w:date="2024-08-15T10:24:00Z">
        <w:r w:rsidDel="00133D30">
          <w:rPr>
            <w:rStyle w:val="translation"/>
            <w:lang w:val="en-US"/>
          </w:rPr>
          <w:delText xml:space="preserve">the </w:delText>
        </w:r>
      </w:del>
      <w:ins w:id="301" w:author="Julian Christensen" w:date="2024-08-15T10:24:00Z">
        <w:r w:rsidR="00133D30">
          <w:rPr>
            <w:rStyle w:val="translation"/>
            <w:lang w:val="en-US"/>
          </w:rPr>
          <w:t xml:space="preserve">an </w:t>
        </w:r>
      </w:ins>
      <w:r>
        <w:rPr>
          <w:rStyle w:val="translation"/>
          <w:lang w:val="en-US"/>
        </w:rPr>
        <w:t xml:space="preserve">ability to work at </w:t>
      </w:r>
      <w:del w:id="302" w:author="Julian Christensen" w:date="2024-08-15T10:25:00Z">
        <w:r w:rsidDel="00133D30">
          <w:rPr>
            <w:rStyle w:val="translation"/>
            <w:lang w:val="en-US"/>
          </w:rPr>
          <w:delText>the highest</w:delText>
        </w:r>
      </w:del>
      <w:ins w:id="303" w:author="Julian Christensen" w:date="2024-08-15T10:25:00Z">
        <w:r w:rsidR="00133D30">
          <w:rPr>
            <w:rStyle w:val="translation"/>
            <w:lang w:val="en-US"/>
          </w:rPr>
          <w:t>very high</w:t>
        </w:r>
      </w:ins>
      <w:r>
        <w:rPr>
          <w:rStyle w:val="translation"/>
          <w:lang w:val="en-US"/>
        </w:rPr>
        <w:t xml:space="preserve">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t>
      </w:r>
      <w:del w:id="304" w:author="Julian Christensen" w:date="2024-08-15T10:25:00Z">
        <w:r w:rsidDel="00133D30">
          <w:rPr>
            <w:rStyle w:val="translation"/>
            <w:lang w:val="en-US"/>
          </w:rPr>
          <w:delText>where they yield none</w:delText>
        </w:r>
      </w:del>
      <w:ins w:id="305" w:author="Julian Christensen" w:date="2024-08-15T10:25:00Z">
        <w:r w:rsidR="00133D30">
          <w:rPr>
            <w:rStyle w:val="translation"/>
            <w:lang w:val="en-US"/>
          </w:rPr>
          <w:t xml:space="preserve">thereby </w:t>
        </w:r>
      </w:ins>
      <w:ins w:id="306" w:author="Julian Christensen" w:date="2024-08-15T10:26:00Z">
        <w:r w:rsidR="00133D30">
          <w:rPr>
            <w:rStyle w:val="translation"/>
            <w:lang w:val="en-US"/>
          </w:rPr>
          <w:t>making it possible – in some cases – to replace</w:t>
        </w:r>
      </w:ins>
      <w:r>
        <w:rPr>
          <w:rStyle w:val="translation"/>
          <w:lang w:val="en-US"/>
        </w:rPr>
        <w:t xml:space="preserve"> human</w:t>
      </w:r>
      <w:del w:id="307" w:author="Julian Christensen" w:date="2024-08-15T10:26:00Z">
        <w:r w:rsidDel="00133D30">
          <w:rPr>
            <w:rStyle w:val="translation"/>
            <w:lang w:val="en-US"/>
          </w:rPr>
          <w:delText>-assisted</w:delText>
        </w:r>
      </w:del>
      <w:r>
        <w:rPr>
          <w:rStyle w:val="translation"/>
          <w:lang w:val="en-US"/>
        </w:rPr>
        <w:t xml:space="preserve"> </w:t>
      </w:r>
      <w:r>
        <w:rPr>
          <w:rStyle w:val="translation"/>
          <w:i/>
          <w:lang w:val="en-US"/>
        </w:rPr>
        <w:t>second</w:t>
      </w:r>
      <w:r>
        <w:rPr>
          <w:rStyle w:val="translation"/>
          <w:lang w:val="en-US"/>
        </w:rPr>
        <w:t xml:space="preserve"> screener</w:t>
      </w:r>
      <w:ins w:id="308" w:author="Julian Christensen" w:date="2024-08-15T10:26:00Z">
        <w:r w:rsidR="00133D30">
          <w:rPr>
            <w:rStyle w:val="translation"/>
            <w:lang w:val="en-US"/>
          </w:rPr>
          <w:t>s</w:t>
        </w:r>
      </w:ins>
      <w:del w:id="309" w:author="Julian Christensen" w:date="2024-08-15T10:26:00Z">
        <w:r w:rsidDel="00133D30">
          <w:rPr>
            <w:rStyle w:val="translation"/>
            <w:lang w:val="en-US"/>
          </w:rPr>
          <w:delText xml:space="preserve"> decisions</w:delText>
        </w:r>
      </w:del>
      <w:r>
        <w:rPr>
          <w:rStyle w:val="translation"/>
          <w:lang w:val="en-US"/>
        </w:rPr>
        <w:t xml:space="preserve">. </w:t>
      </w:r>
      <w:ins w:id="310" w:author="Julian Christensen" w:date="2024-08-15T10:26:00Z">
        <w:r w:rsidR="003F32AA">
          <w:rPr>
            <w:rStyle w:val="translation"/>
            <w:lang w:val="en-US"/>
          </w:rPr>
          <w:t xml:space="preserve">To do so, </w:t>
        </w:r>
      </w:ins>
      <w:del w:id="311" w:author="Julian Christensen" w:date="2024-08-15T10:26:00Z">
        <w:r w:rsidDel="003F32AA">
          <w:rPr>
            <w:rStyle w:val="translation"/>
            <w:lang w:val="en-US"/>
          </w:rPr>
          <w:delText>However</w:delText>
        </w:r>
      </w:del>
      <w:ins w:id="312" w:author="Julian Christensen" w:date="2024-08-15T10:26:00Z">
        <w:r w:rsidR="003F32AA">
          <w:rPr>
            <w:rStyle w:val="translation"/>
            <w:lang w:val="en-US"/>
          </w:rPr>
          <w:t>however</w:t>
        </w:r>
      </w:ins>
      <w:r>
        <w:rPr>
          <w:rStyle w:val="translation"/>
          <w:lang w:val="en-US"/>
        </w:rPr>
        <w:t>,</w:t>
      </w:r>
      <w:ins w:id="313" w:author="Julian Christensen" w:date="2024-08-15T10:27:00Z">
        <w:r w:rsidR="003F32AA">
          <w:rPr>
            <w:rStyle w:val="translation"/>
            <w:lang w:val="en-US"/>
          </w:rPr>
          <w:t xml:space="preserve"> a</w:t>
        </w:r>
      </w:ins>
      <w:r>
        <w:rPr>
          <w:rStyle w:val="translation"/>
          <w:lang w:val="en-US"/>
        </w:rPr>
        <w:t xml:space="preserve"> </w:t>
      </w:r>
      <w:del w:id="314" w:author="Julian Christensen" w:date="2024-08-15T10:26:00Z">
        <w:r w:rsidDel="003F32AA">
          <w:rPr>
            <w:rStyle w:val="translation"/>
            <w:lang w:val="en-US"/>
          </w:rPr>
          <w:delText>this necessitates the</w:delText>
        </w:r>
      </w:del>
      <w:del w:id="315" w:author="Julian Christensen" w:date="2024-08-15T10:27:00Z">
        <w:r w:rsidDel="003F32AA">
          <w:rPr>
            <w:rStyle w:val="translation"/>
            <w:lang w:val="en-US"/>
          </w:rPr>
          <w:delText xml:space="preserve"> need to </w:delText>
        </w:r>
      </w:del>
      <w:r>
        <w:rPr>
          <w:rStyle w:val="translation"/>
          <w:lang w:val="en-US"/>
        </w:rPr>
        <w:t>standardize</w:t>
      </w:r>
      <w:ins w:id="316" w:author="Julian Christensen" w:date="2024-08-15T10:27:00Z">
        <w:r w:rsidR="003F32AA">
          <w:rPr>
            <w:rStyle w:val="translation"/>
            <w:lang w:val="en-US"/>
          </w:rPr>
          <w:t>d</w:t>
        </w:r>
      </w:ins>
      <w:del w:id="317" w:author="Julian Christensen" w:date="2024-08-15T10:27:00Z">
        <w:r w:rsidDel="003F32AA">
          <w:rPr>
            <w:rStyle w:val="translation"/>
            <w:lang w:val="en-US"/>
          </w:rPr>
          <w:delText xml:space="preserve"> this</w:delText>
        </w:r>
      </w:del>
      <w:r>
        <w:rPr>
          <w:rStyle w:val="translation"/>
          <w:lang w:val="en-US"/>
        </w:rPr>
        <w:t xml:space="preserve"> screening approach</w:t>
      </w:r>
      <w:ins w:id="318" w:author="Julian Christensen" w:date="2024-08-15T10:27:00Z">
        <w:r w:rsidR="003F32AA">
          <w:rPr>
            <w:rStyle w:val="translation"/>
            <w:lang w:val="en-US"/>
          </w:rPr>
          <w:t xml:space="preserve"> is needed in order</w:t>
        </w:r>
      </w:ins>
      <w:r>
        <w:rPr>
          <w:rStyle w:val="translation"/>
          <w:lang w:val="en-US"/>
        </w:rPr>
        <w:t xml:space="preserve"> to make it scalable and acceptable in high-quality reviews. Therefore, </w:t>
      </w:r>
      <w:r>
        <w:rPr>
          <w:lang w:val="en-US"/>
        </w:rPr>
        <w:t>we also developed a reproducible workflow and tentative guidelines for when such screenings can</w:t>
      </w:r>
      <w:ins w:id="319" w:author="Julian Christensen" w:date="2024-08-15T10:27:00Z">
        <w:r w:rsidR="003F32AA">
          <w:rPr>
            <w:lang w:val="en-US"/>
          </w:rPr>
          <w:t xml:space="preserve"> (and cannot)</w:t>
        </w:r>
      </w:ins>
      <w:r>
        <w:rPr>
          <w:lang w:val="en-US"/>
        </w:rPr>
        <w:t xml:space="preserve"> be accepted in high-quality reviews. To further support automated GPT API model-based screenings, we developed the AIscreenR R package</w:t>
      </w:r>
      <w:ins w:id="320" w:author="Julian Christensen" w:date="2024-08-15T12:57:00Z">
        <w:r w:rsidR="003110A9">
          <w:rPr>
            <w:lang w:val="en-US"/>
          </w:rPr>
          <w:t xml:space="preserve"> </w:t>
        </w:r>
        <w:r w:rsidR="003110A9" w:rsidRPr="003110A9">
          <w:rPr>
            <w:lang w:val="en-US"/>
          </w:rPr>
          <w:fldChar w:fldCharType="begin" w:fldLock="1"/>
        </w:r>
        <w:r w:rsidR="003110A9" w:rsidRPr="003110A9">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ins>
      <w:r>
        <w:rPr>
          <w:lang w:val="en-US"/>
        </w:rPr>
        <w:t xml:space="preserv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ins w:id="321" w:author="Julian Christensen" w:date="2024-08-15T12:58:00Z">
        <w:r w:rsidR="003110A9">
          <w:rPr>
            <w:lang w:val="en-US"/>
          </w:rPr>
          <w:t>After having</w:t>
        </w:r>
      </w:ins>
      <w:ins w:id="322" w:author="Julian Christensen" w:date="2024-08-15T12:57:00Z">
        <w:r w:rsidR="003110A9">
          <w:rPr>
            <w:lang w:val="en-US"/>
          </w:rPr>
          <w:t xml:space="preserve"> </w:t>
        </w:r>
        <w:r w:rsidR="003110A9">
          <w:rPr>
            <w:lang w:val="en-US"/>
          </w:rPr>
          <w:lastRenderedPageBreak/>
          <w:t>us</w:t>
        </w:r>
      </w:ins>
      <w:ins w:id="323" w:author="Julian Christensen" w:date="2024-08-15T12:58:00Z">
        <w:r w:rsidR="003110A9">
          <w:rPr>
            <w:lang w:val="en-US"/>
          </w:rPr>
          <w:t>ed</w:t>
        </w:r>
      </w:ins>
      <w:ins w:id="324" w:author="Julian Christensen" w:date="2024-08-15T12:57:00Z">
        <w:r w:rsidR="003110A9" w:rsidRPr="003110A9">
          <w:rPr>
            <w:lang w:val="en-US"/>
          </w:rPr>
          <w:t xml:space="preserve"> the AIscreenR software to conduct </w:t>
        </w:r>
      </w:ins>
      <w:ins w:id="325" w:author="Julian Christensen" w:date="2024-08-15T12:58:00Z">
        <w:r w:rsidR="003110A9">
          <w:rPr>
            <w:lang w:val="en-US"/>
          </w:rPr>
          <w:t>our</w:t>
        </w:r>
      </w:ins>
      <w:ins w:id="326" w:author="Julian Christensen" w:date="2024-08-15T12:57:00Z">
        <w:r w:rsidR="003110A9" w:rsidRPr="003110A9">
          <w:rPr>
            <w:lang w:val="en-US"/>
          </w:rPr>
          <w:t xml:space="preserve"> classifier experiments, we feel confident to conclude that the software works as expected. Hence, we believe that reviewers can confidently use this software in </w:t>
        </w:r>
      </w:ins>
      <w:ins w:id="327" w:author="Julian Christensen" w:date="2024-08-15T12:59:00Z">
        <w:r w:rsidR="005520F2">
          <w:rPr>
            <w:lang w:val="en-US"/>
          </w:rPr>
          <w:t xml:space="preserve">their </w:t>
        </w:r>
      </w:ins>
      <w:ins w:id="328" w:author="Julian Christensen" w:date="2024-08-15T12:57:00Z">
        <w:r w:rsidR="003110A9" w:rsidRPr="003110A9">
          <w:rPr>
            <w:lang w:val="en-US"/>
          </w:rPr>
          <w:t xml:space="preserve">high-quality systematic reviews as well. </w:t>
        </w:r>
      </w:ins>
    </w:p>
    <w:p w14:paraId="2044CB5F" w14:textId="24771FA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w:t>
      </w:r>
      <w:ins w:id="329" w:author="Julian Christensen" w:date="2024-08-15T10:28:00Z">
        <w:r w:rsidR="003F32AA">
          <w:rPr>
            <w:lang w:val="en-US"/>
          </w:rPr>
          <w:t xml:space="preserve"> and </w:t>
        </w:r>
      </w:ins>
      <w:ins w:id="330" w:author="Julian Christensen" w:date="2024-08-15T10:30:00Z">
        <w:r w:rsidR="003F32AA">
          <w:rPr>
            <w:lang w:val="en-US"/>
          </w:rPr>
          <w:t>(</w:t>
        </w:r>
      </w:ins>
      <w:ins w:id="331" w:author="Julian Christensen" w:date="2024-08-15T10:28:00Z">
        <w:r w:rsidR="003F32AA">
          <w:rPr>
            <w:lang w:val="en-US"/>
          </w:rPr>
          <w:t xml:space="preserve">if </w:t>
        </w:r>
      </w:ins>
      <w:ins w:id="332" w:author="Julian Christensen" w:date="2024-08-15T10:29:00Z">
        <w:r w:rsidR="003F32AA">
          <w:rPr>
            <w:lang w:val="en-US"/>
          </w:rPr>
          <w:t>relying on repeated screenings or multi-prompt screenings of each title and abstract record</w:t>
        </w:r>
      </w:ins>
      <w:ins w:id="333" w:author="Julian Christensen" w:date="2024-08-15T10:30:00Z">
        <w:r w:rsidR="003F32AA">
          <w:rPr>
            <w:lang w:val="en-US"/>
          </w:rPr>
          <w:t>)</w:t>
        </w:r>
      </w:ins>
      <w:ins w:id="334" w:author="Julian Christensen" w:date="2024-08-15T10:29:00Z">
        <w:r w:rsidR="003F32AA">
          <w:rPr>
            <w:lang w:val="en-US"/>
          </w:rPr>
          <w:t xml:space="preserve"> inclusion prob</w:t>
        </w:r>
      </w:ins>
      <w:ins w:id="335" w:author="Julian Christensen" w:date="2024-08-15T10:30:00Z">
        <w:r w:rsidR="003F32AA">
          <w:rPr>
            <w:lang w:val="en-US"/>
          </w:rPr>
          <w:t>ability threshold</w:t>
        </w:r>
      </w:ins>
      <w:r>
        <w:rPr>
          <w:lang w:val="en-US"/>
        </w:rPr>
        <w:t xml:space="preserve"> before making any full-scale screening. For such assessments, we developed a new, empirically informed benchmark scheme for interpreting acceptable and unacceptable screening performance in high-quality reviews</w:t>
      </w:r>
      <w:r w:rsidR="00240878">
        <w:rPr>
          <w:lang w:val="en-US"/>
        </w:rPr>
        <w:t xml:space="preserve">. </w:t>
      </w:r>
      <w:del w:id="336" w:author="Julian Christensen" w:date="2024-08-15T10:32:00Z">
        <w:r w:rsidR="00240878" w:rsidDel="003F32AA">
          <w:rPr>
            <w:lang w:val="en-US"/>
          </w:rPr>
          <w:delText>This was</w:delText>
        </w:r>
        <w:r w:rsidDel="003F32AA">
          <w:rPr>
            <w:lang w:val="en-US"/>
          </w:rPr>
          <w:delText xml:space="preserve"> b</w:delText>
        </w:r>
      </w:del>
      <w:ins w:id="337" w:author="Julian Christensen" w:date="2024-08-15T10:32:00Z">
        <w:r w:rsidR="003F32AA">
          <w:rPr>
            <w:lang w:val="en-US"/>
          </w:rPr>
          <w:t>B</w:t>
        </w:r>
      </w:ins>
      <w:r>
        <w:rPr>
          <w:lang w:val="en-US"/>
        </w:rPr>
        <w:t>ased on</w:t>
      </w:r>
      <w:ins w:id="338" w:author="Julian Christensen" w:date="2024-08-15T10:32:00Z">
        <w:r w:rsidR="003F32AA">
          <w:rPr>
            <w:lang w:val="en-US"/>
          </w:rPr>
          <w:t xml:space="preserve"> </w:t>
        </w:r>
      </w:ins>
      <w:del w:id="339" w:author="Julian Christensen" w:date="2024-08-15T10:32:00Z">
        <w:r w:rsidDel="003F32AA">
          <w:rPr>
            <w:lang w:val="en-US"/>
          </w:rPr>
          <w:delText xml:space="preserve"> the </w:delText>
        </w:r>
      </w:del>
      <w:r>
        <w:rPr>
          <w:lang w:val="en-US"/>
        </w:rPr>
        <w:t xml:space="preserve">typical </w:t>
      </w:r>
      <w:ins w:id="340" w:author="Julian Christensen" w:date="2024-08-15T10:33:00Z">
        <w:r w:rsidR="003F32AA">
          <w:rPr>
            <w:lang w:val="en-US"/>
          </w:rPr>
          <w:t xml:space="preserve">human </w:t>
        </w:r>
      </w:ins>
      <w:r>
        <w:rPr>
          <w:lang w:val="en-US"/>
        </w:rPr>
        <w:t>screening performance</w:t>
      </w:r>
      <w:ins w:id="341" w:author="Julian Christensen" w:date="2024-08-15T10:32:00Z">
        <w:r w:rsidR="003F32AA">
          <w:rPr>
            <w:lang w:val="en-US"/>
          </w:rPr>
          <w:t>s</w:t>
        </w:r>
      </w:ins>
      <w:r>
        <w:rPr>
          <w:lang w:val="en-US"/>
        </w:rPr>
        <w:t xml:space="preserve"> </w:t>
      </w:r>
      <w:del w:id="342" w:author="Julian Christensen" w:date="2024-08-15T10:32:00Z">
        <w:r w:rsidDel="003F32AA">
          <w:rPr>
            <w:lang w:val="en-US"/>
          </w:rPr>
          <w:delText xml:space="preserve">found </w:delText>
        </w:r>
      </w:del>
      <w:r>
        <w:rPr>
          <w:lang w:val="en-US"/>
        </w:rPr>
        <w:t>in 22 high-standard systematic reviews</w:t>
      </w:r>
      <w:del w:id="343" w:author="Julian Christensen" w:date="2024-08-15T10:34:00Z">
        <w:r w:rsidDel="003F32AA">
          <w:rPr>
            <w:lang w:val="en-US"/>
          </w:rPr>
          <w:delText xml:space="preserve"> across 157,828 independent duplicate human screening decisions</w:delText>
        </w:r>
      </w:del>
      <w:del w:id="344" w:author="Julian Christensen" w:date="2024-08-15T10:32:00Z">
        <w:r w:rsidDel="003F32AA">
          <w:rPr>
            <w:lang w:val="en-US"/>
          </w:rPr>
          <w:delText xml:space="preserve">. </w:delText>
        </w:r>
      </w:del>
      <w:ins w:id="345" w:author="Julian Christensen" w:date="2024-08-15T10:32:00Z">
        <w:r w:rsidR="003F32AA">
          <w:rPr>
            <w:lang w:val="en-US"/>
          </w:rPr>
          <w:t xml:space="preserve">, </w:t>
        </w:r>
      </w:ins>
      <w:del w:id="346" w:author="Julian Christensen" w:date="2024-08-15T10:32:00Z">
        <w:r w:rsidDel="003F32AA">
          <w:rPr>
            <w:lang w:val="en-US"/>
          </w:rPr>
          <w:delText xml:space="preserve">Deduced from this investigation, </w:delText>
        </w:r>
      </w:del>
      <w:r>
        <w:rPr>
          <w:lang w:val="en-US"/>
        </w:rPr>
        <w:t>we suggest that if an automated screening</w:t>
      </w:r>
      <w:ins w:id="347" w:author="Julian Christensen" w:date="2024-08-15T10:34:00Z">
        <w:r w:rsidR="003F32AA">
          <w:rPr>
            <w:lang w:val="en-US"/>
          </w:rPr>
          <w:t xml:space="preserve"> </w:t>
        </w:r>
      </w:ins>
      <w:ins w:id="348" w:author="Julian Christensen" w:date="2024-08-15T10:35:00Z">
        <w:r w:rsidR="003F32AA">
          <w:rPr>
            <w:lang w:val="en-US"/>
          </w:rPr>
          <w:t>can</w:t>
        </w:r>
      </w:ins>
      <w:r>
        <w:rPr>
          <w:lang w:val="en-US"/>
        </w:rPr>
        <w:t xml:space="preserve"> yield</w:t>
      </w:r>
      <w:del w:id="349" w:author="Julian Christensen" w:date="2024-08-15T10:35:00Z">
        <w:r w:rsidDel="003F32AA">
          <w:rPr>
            <w:lang w:val="en-US"/>
          </w:rPr>
          <w:delText>s</w:delText>
        </w:r>
      </w:del>
      <w:r>
        <w:rPr>
          <w:lang w:val="en-US"/>
        </w:rPr>
        <w:t xml:space="preserve"> a recall </w:t>
      </w:r>
      <w:del w:id="350" w:author="Julian Christensen" w:date="2024-08-14T15:14:00Z">
        <w:r w:rsidDel="00EC6E04">
          <w:rPr>
            <w:lang w:val="en-US"/>
          </w:rPr>
          <w:delText xml:space="preserve">rate </w:delText>
        </w:r>
      </w:del>
      <w:del w:id="351" w:author="Julian Christensen" w:date="2024-08-15T10:35:00Z">
        <w:r w:rsidDel="003F32AA">
          <w:rPr>
            <w:lang w:val="en-US"/>
          </w:rPr>
          <w:delText>(i.e., the ability to correctly include relevant studies)</w:delText>
        </w:r>
      </w:del>
      <w:ins w:id="352" w:author="Julian Christensen" w:date="2024-08-15T10:35:00Z">
        <w:r w:rsidR="003F32AA">
          <w:rPr>
            <w:lang w:val="en-US"/>
          </w:rPr>
          <w:t>value</w:t>
        </w:r>
      </w:ins>
      <w:r>
        <w:rPr>
          <w:lang w:val="en-US"/>
        </w:rPr>
        <w:t xml:space="preserve"> above </w:t>
      </w:r>
      <w:del w:id="353" w:author="Julian Christensen" w:date="2024-08-15T10:35:00Z">
        <w:r w:rsidDel="003F32AA">
          <w:rPr>
            <w:lang w:val="en-US"/>
          </w:rPr>
          <w:delText>80%</w:delText>
        </w:r>
      </w:del>
      <w:ins w:id="354" w:author="Julian Christensen" w:date="2024-08-15T10:35:00Z">
        <w:r w:rsidR="003F32AA">
          <w:rPr>
            <w:lang w:val="en-US"/>
          </w:rPr>
          <w:t>0.8</w:t>
        </w:r>
      </w:ins>
      <w:r>
        <w:rPr>
          <w:lang w:val="en-US"/>
        </w:rPr>
        <w:t>, it should be acknowledged as being on par with typical human performance</w:t>
      </w:r>
      <w:ins w:id="355" w:author="Julian Christensen" w:date="2024-08-15T10:35:00Z">
        <w:r w:rsidR="003F32AA">
          <w:rPr>
            <w:lang w:val="en-US"/>
          </w:rPr>
          <w:t>s</w:t>
        </w:r>
      </w:ins>
      <w:r>
        <w:rPr>
          <w:lang w:val="en-US"/>
        </w:rPr>
        <w:t xml:space="preserve"> and can be confidently used as an independent second screener. In addition, we suggest that a specificity </w:t>
      </w:r>
      <w:del w:id="356" w:author="Julian Christensen" w:date="2024-08-14T15:14:00Z">
        <w:r w:rsidDel="00EC6E04">
          <w:rPr>
            <w:lang w:val="en-US"/>
          </w:rPr>
          <w:delText xml:space="preserve">rate </w:delText>
        </w:r>
      </w:del>
      <w:del w:id="357" w:author="Julian Christensen" w:date="2024-08-15T10:35:00Z">
        <w:r w:rsidDel="003F32AA">
          <w:rPr>
            <w:lang w:val="en-US"/>
          </w:rPr>
          <w:delText>(i.e., the ability to correctly exclude irrelevant studies)</w:delText>
        </w:r>
      </w:del>
      <w:ins w:id="358" w:author="Julian Christensen" w:date="2024-08-15T10:35:00Z">
        <w:r w:rsidR="003F32AA">
          <w:rPr>
            <w:lang w:val="en-US"/>
          </w:rPr>
          <w:t>value</w:t>
        </w:r>
      </w:ins>
      <w:r>
        <w:rPr>
          <w:lang w:val="en-US"/>
        </w:rPr>
        <w:t xml:space="preserve"> equal to or above </w:t>
      </w:r>
      <w:del w:id="359" w:author="Julian Christensen" w:date="2024-08-15T10:35:00Z">
        <w:r w:rsidDel="003F32AA">
          <w:rPr>
            <w:lang w:val="en-US"/>
          </w:rPr>
          <w:delText>80%</w:delText>
        </w:r>
      </w:del>
      <w:ins w:id="360" w:author="Julian Christensen" w:date="2024-08-15T10:35:00Z">
        <w:r w:rsidR="003F32AA">
          <w:rPr>
            <w:lang w:val="en-US"/>
          </w:rPr>
          <w:t>0.8</w:t>
        </w:r>
      </w:ins>
      <w:r>
        <w:rPr>
          <w:lang w:val="en-US"/>
        </w:rPr>
        <w:t xml:space="preserve"> should be accepted in high-standard reviews as long as the recall is equal to above </w:t>
      </w:r>
      <w:del w:id="361" w:author="Julian Christensen" w:date="2024-08-15T10:36:00Z">
        <w:r w:rsidDel="003F32AA">
          <w:rPr>
            <w:lang w:val="en-US"/>
          </w:rPr>
          <w:delText>80%</w:delText>
        </w:r>
      </w:del>
      <w:ins w:id="362" w:author="Julian Christensen" w:date="2024-08-15T10:36:00Z">
        <w:r w:rsidR="003F32AA">
          <w:rPr>
            <w:lang w:val="en-US"/>
          </w:rPr>
          <w:t>0.8</w:t>
        </w:r>
      </w:ins>
      <w:r>
        <w:rPr>
          <w:lang w:val="en-US"/>
        </w:rPr>
        <w:t xml:space="preserve"> as well since a low specificity</w:t>
      </w:r>
      <w:del w:id="363" w:author="Julian Christensen" w:date="2024-08-14T15:14:00Z">
        <w:r w:rsidDel="00EC6E04">
          <w:rPr>
            <w:lang w:val="en-US"/>
          </w:rPr>
          <w:delText xml:space="preserve"> rate</w:delText>
        </w:r>
      </w:del>
      <w:r>
        <w:rPr>
          <w:lang w:val="en-US"/>
        </w:rPr>
        <w:t xml:space="preserve"> does not induce </w:t>
      </w:r>
      <w:del w:id="364" w:author="Julian Christensen" w:date="2024-08-15T10:36:00Z">
        <w:r w:rsidDel="003F32AA">
          <w:rPr>
            <w:lang w:val="en-US"/>
          </w:rPr>
          <w:delText>any</w:delText>
        </w:r>
        <w:r w:rsidR="00240878" w:rsidDel="003F32AA">
          <w:rPr>
            <w:lang w:val="en-US"/>
          </w:rPr>
          <w:delText xml:space="preserve"> serious</w:delText>
        </w:r>
        <w:r w:rsidDel="003F32AA">
          <w:rPr>
            <w:lang w:val="en-US"/>
          </w:rPr>
          <w:delText xml:space="preserve"> </w:delText>
        </w:r>
      </w:del>
      <w:r>
        <w:rPr>
          <w:lang w:val="en-US"/>
        </w:rPr>
        <w:t>bias</w:t>
      </w:r>
      <w:del w:id="365" w:author="Julian Christensen" w:date="2024-08-15T10:36:00Z">
        <w:r w:rsidDel="003F32AA">
          <w:rPr>
            <w:lang w:val="en-US"/>
          </w:rPr>
          <w:delText>es</w:delText>
        </w:r>
      </w:del>
      <w:r>
        <w:rPr>
          <w:lang w:val="en-US"/>
        </w:rPr>
        <w:t>.</w:t>
      </w:r>
    </w:p>
    <w:p w14:paraId="0A3AACE5" w14:textId="4D3C50BD" w:rsidR="00EE3362" w:rsidRPr="00D75717" w:rsidRDefault="00EE3362" w:rsidP="00EE3362">
      <w:pPr>
        <w:spacing w:after="0" w:line="360" w:lineRule="auto"/>
        <w:ind w:firstLine="1304"/>
        <w:jc w:val="both"/>
        <w:rPr>
          <w:rStyle w:val="translation"/>
          <w:lang w:val="en-US"/>
          <w:rPrChange w:id="366" w:author="Julian Christensen" w:date="2024-08-08T10:51:00Z">
            <w:rPr>
              <w:rStyle w:val="translation"/>
            </w:rPr>
          </w:rPrChange>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screening techniques</w:t>
      </w:r>
      <w:ins w:id="367" w:author="Julian Christensen" w:date="2024-08-15T10:36:00Z">
        <w:r w:rsidR="00DA4A8B">
          <w:rPr>
            <w:rStyle w:val="translation"/>
            <w:lang w:val="en-US"/>
          </w:rPr>
          <w:t>,</w:t>
        </w:r>
      </w:ins>
      <w:r>
        <w:rPr>
          <w:rStyle w:val="translation"/>
          <w:lang w:val="en-US"/>
        </w:rPr>
        <w:t xml:space="preserve"> such as forward and backward citation tracking</w:t>
      </w:r>
      <w:ins w:id="368" w:author="Julian Christensen" w:date="2024-08-15T10:36:00Z">
        <w:r w:rsidR="00DA4A8B">
          <w:rPr>
            <w:rStyle w:val="translation"/>
            <w:lang w:val="en-US"/>
          </w:rPr>
          <w:t>,</w:t>
        </w:r>
      </w:ins>
      <w:r>
        <w:rPr>
          <w:rStyle w:val="translation"/>
          <w:lang w:val="en-US"/>
        </w:rPr>
        <w:t xml:space="preserve"> to ensure that potentially missed studies re-enter the review. In that regard, GPT-based screenings are not different from screenings conducted by humans. Although our recommendations allow for minor errors, we </w:t>
      </w:r>
      <w:r w:rsidR="00240878">
        <w:rPr>
          <w:rStyle w:val="translation"/>
          <w:lang w:val="en-US"/>
        </w:rPr>
        <w:t xml:space="preserve">generally </w:t>
      </w:r>
      <w:r>
        <w:rPr>
          <w:rStyle w:val="translation"/>
          <w:lang w:val="en-US"/>
        </w:rPr>
        <w:t>recommend not to use GPT API screening</w:t>
      </w:r>
      <w:del w:id="369" w:author="Julian Christensen" w:date="2024-08-15T10:37:00Z">
        <w:r w:rsidDel="00DA4A8B">
          <w:rPr>
            <w:rStyle w:val="translation"/>
            <w:lang w:val="en-US"/>
          </w:rPr>
          <w:delText>,</w:delText>
        </w:r>
      </w:del>
      <w:r>
        <w:rPr>
          <w:rStyle w:val="translation"/>
          <w:lang w:val="en-US"/>
        </w:rPr>
        <w:t xml:space="preserve"> if reviewers cannot reach satisfying recall and specificity </w:t>
      </w:r>
      <w:del w:id="370" w:author="Julian Christensen" w:date="2024-08-14T15:15:00Z">
        <w:r w:rsidDel="00EC6E04">
          <w:rPr>
            <w:rStyle w:val="translation"/>
            <w:lang w:val="en-US"/>
          </w:rPr>
          <w:delText>rates</w:delText>
        </w:r>
      </w:del>
      <w:ins w:id="371" w:author="Julian Christensen" w:date="2024-08-14T15:15:00Z">
        <w:r w:rsidR="00EC6E04">
          <w:rPr>
            <w:rStyle w:val="translation"/>
            <w:lang w:val="en-US"/>
          </w:rPr>
          <w:t>values</w:t>
        </w:r>
      </w:ins>
      <w:r>
        <w:rPr>
          <w:rStyle w:val="translation"/>
          <w:lang w:val="en-US"/>
        </w:rPr>
        <w:t xml:space="preserve">. In a similar vein, we never think a GPT API model should be used as a stand-alone screener. There must always be a human in the loop, meaning that humans must always take the role of the first screener of titles and abstracts in high-quality systematic reviews. </w:t>
      </w:r>
    </w:p>
    <w:p w14:paraId="08077535" w14:textId="42D7C82A" w:rsidR="00EE3362" w:rsidRPr="00D75717" w:rsidRDefault="00EE3362" w:rsidP="00EE3362">
      <w:pPr>
        <w:autoSpaceDE w:val="0"/>
        <w:autoSpaceDN w:val="0"/>
        <w:adjustRightInd w:val="0"/>
        <w:spacing w:after="0" w:line="360" w:lineRule="auto"/>
        <w:ind w:firstLine="1304"/>
        <w:jc w:val="both"/>
        <w:rPr>
          <w:lang w:val="en-US"/>
          <w:rPrChange w:id="372" w:author="Julian Christensen" w:date="2024-08-08T10:51:00Z">
            <w:rPr/>
          </w:rPrChange>
        </w:rPr>
      </w:pPr>
      <w:r>
        <w:rPr>
          <w:rStyle w:val="translation"/>
          <w:lang w:val="en-US"/>
        </w:rPr>
        <w:t xml:space="preserve">With this paper, we have strived to make the foundation on which evidence organizations (such as Cochrane and Campbell Collaboration) and review journals can </w:t>
      </w:r>
      <w:del w:id="373" w:author="Julian Christensen" w:date="2024-08-15T10:38:00Z">
        <w:r w:rsidDel="00DA4A8B">
          <w:rPr>
            <w:rStyle w:val="translation"/>
            <w:lang w:val="en-US"/>
          </w:rPr>
          <w:delText>accept</w:delText>
        </w:r>
        <w:r w:rsidR="00240878" w:rsidDel="00DA4A8B">
          <w:rPr>
            <w:rStyle w:val="translation"/>
            <w:lang w:val="en-US"/>
          </w:rPr>
          <w:delText xml:space="preserve"> and </w:delText>
        </w:r>
      </w:del>
      <w:r w:rsidR="00240878">
        <w:rPr>
          <w:rStyle w:val="translation"/>
          <w:lang w:val="en-US"/>
        </w:rPr>
        <w:t>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w:t>
      </w:r>
      <w:r>
        <w:rPr>
          <w:lang w:val="en-US"/>
        </w:rPr>
        <w:lastRenderedPageBreak/>
        <w:t xml:space="preserve">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374" w:author="Julian Christensen" w:date="2024-08-15T10:40:00Z">
        <w:r w:rsidDel="00DA4A8B">
          <w:rPr>
            <w:lang w:val="en-US"/>
          </w:rPr>
          <w:delText xml:space="preserve"> so that</w:delText>
        </w:r>
      </w:del>
      <w:ins w:id="375" w:author="Julian Christensen" w:date="2024-08-15T10:40:00Z">
        <w:r w:rsidR="00DA4A8B">
          <w:rPr>
            <w:lang w:val="en-US"/>
          </w:rPr>
          <w:t>, allowing</w:t>
        </w:r>
      </w:ins>
      <w:r>
        <w:rPr>
          <w:lang w:val="en-US"/>
        </w:rPr>
        <w:t xml:space="preserve"> others </w:t>
      </w:r>
      <w:del w:id="376"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377" w:author="Julian Christensen" w:date="2024-08-15T10:40:00Z">
        <w:r w:rsidDel="00DA4A8B">
          <w:rPr>
            <w:lang w:val="en-US"/>
          </w:rPr>
          <w:delText xml:space="preserve">can </w:delText>
        </w:r>
      </w:del>
      <w:ins w:id="378" w:author="Julian Christensen" w:date="2024-08-15T10:40:00Z">
        <w:r w:rsidR="00DA4A8B">
          <w:rPr>
            <w:lang w:val="en-US"/>
          </w:rPr>
          <w:t xml:space="preserve">to </w:t>
        </w:r>
      </w:ins>
      <w:r>
        <w:rPr>
          <w:lang w:val="en-US"/>
        </w:rPr>
        <w:t xml:space="preserve">readily contribute to the development and ongoing support of the software. Finally, we </w:t>
      </w:r>
      <w:del w:id="379" w:author="Julian Christensen" w:date="2024-08-15T10:40:00Z">
        <w:r w:rsidDel="00DA4A8B">
          <w:rPr>
            <w:lang w:val="en-US"/>
          </w:rPr>
          <w:delText xml:space="preserve">also </w:delText>
        </w:r>
      </w:del>
      <w:r>
        <w:rPr>
          <w:lang w:val="en-US"/>
        </w:rPr>
        <w:t xml:space="preserve">developed our </w:t>
      </w:r>
      <w:del w:id="380"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6B26C12E" w:rsidR="00EE3362" w:rsidRDefault="00EE3362" w:rsidP="00583C66">
      <w:pPr>
        <w:spacing w:after="0" w:line="360" w:lineRule="auto"/>
        <w:jc w:val="both"/>
        <w:rPr>
          <w:lang w:val="en-US"/>
        </w:rPr>
      </w:pPr>
      <w:r>
        <w:rPr>
          <w:lang w:val="en-US"/>
        </w:rPr>
        <w:tab/>
      </w:r>
      <w:r w:rsidR="00240878">
        <w:rPr>
          <w:lang w:val="en-US"/>
        </w:rPr>
        <w:t>However, s</w:t>
      </w:r>
      <w:r>
        <w:rPr>
          <w:lang w:val="en-US"/>
        </w:rPr>
        <w:t>ome caveats and limitations follow our work. First</w:t>
      </w:r>
      <w:del w:id="381" w:author="Julian Christensen" w:date="2024-08-15T10:41:00Z">
        <w:r w:rsidDel="00DA4A8B">
          <w:rPr>
            <w:lang w:val="en-US"/>
          </w:rPr>
          <w:delText xml:space="preserve"> of all</w:delText>
        </w:r>
      </w:del>
      <w:r>
        <w:rPr>
          <w:lang w:val="en-US"/>
        </w:rPr>
        <w:t xml:space="preserve">,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A side-effect of such research would further be that the costs of using GPT models may be substantially reduced, which can be a major barrier to using GPT-4 models for TAB screening at the current point in time. T</w:t>
      </w:r>
      <w:r w:rsidR="00AF094A">
        <w:rPr>
          <w:rStyle w:val="translation"/>
          <w:lang w:val="en-US"/>
        </w:rPr>
        <w:t xml:space="preserve">hese models are still rather expensive (in absolute terms, not compared to hiring a human screener).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3C853A1C" w:rsidR="00EE3362" w:rsidRDefault="00EE3362" w:rsidP="00EE3362">
      <w:pPr>
        <w:spacing w:after="0" w:line="360" w:lineRule="auto"/>
        <w:ind w:firstLine="1304"/>
        <w:jc w:val="both"/>
        <w:rPr>
          <w:lang w:val="en-US"/>
        </w:rPr>
      </w:pPr>
      <w:r>
        <w:rPr>
          <w:lang w:val="en-US"/>
        </w:rPr>
        <w:t xml:space="preserve">Although this study </w:t>
      </w:r>
      <w:del w:id="382" w:author="Julian Christensen" w:date="2024-08-15T10:43:00Z">
        <w:r w:rsidDel="00DA4A8B">
          <w:rPr>
            <w:lang w:val="en-US"/>
          </w:rPr>
          <w:delText>has some important</w:delText>
        </w:r>
      </w:del>
      <w:ins w:id="383" w:author="Julian Christensen" w:date="2024-08-15T10:43:00Z">
        <w:r w:rsidR="00DA4A8B">
          <w:rPr>
            <w:lang w:val="en-US"/>
          </w:rPr>
          <w:t>is not without</w:t>
        </w:r>
      </w:ins>
      <w:r>
        <w:rPr>
          <w:lang w:val="en-US"/>
        </w:rPr>
        <w:t xml:space="preserve">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w:t>
      </w:r>
      <w:r>
        <w:rPr>
          <w:lang w:val="en-US"/>
        </w:rPr>
        <w:lastRenderedPageBreak/>
        <w:t xml:space="preserve">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D75717">
        <w:rPr>
          <w:rStyle w:val="translation"/>
          <w:lang w:val="en-US"/>
          <w:rPrChange w:id="384" w:author="Julian Christensen" w:date="2024-08-08T10:51:00Z">
            <w:rPr>
              <w:rStyle w:val="translation"/>
            </w:rPr>
          </w:rPrChange>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be all-important in elevating the quality of reviews conducted by single researchers restricted by resources such as </w:t>
      </w:r>
      <w:del w:id="385" w:author="Julian Christensen" w:date="2024-08-15T10:44:00Z">
        <w:r w:rsidDel="00DA4A8B">
          <w:rPr>
            <w:lang w:val="en-US"/>
          </w:rPr>
          <w:delText xml:space="preserve">low </w:delText>
        </w:r>
      </w:del>
      <w:ins w:id="386" w:author="Julian Christensen" w:date="2024-08-15T10:44:00Z">
        <w:r w:rsidR="00DA4A8B">
          <w:rPr>
            <w:lang w:val="en-US"/>
          </w:rPr>
          <w:t xml:space="preserve">limited </w:t>
        </w:r>
      </w:ins>
      <w:r>
        <w:rPr>
          <w:lang w:val="en-US"/>
        </w:rPr>
        <w:t xml:space="preserve">budgets and/or time. Third, we believe that a huge potential exists in combining traditional automated tools and GPT modeling. For example, GPT API models could play a key </w:t>
      </w:r>
      <w:del w:id="387" w:author="Julian Christensen" w:date="2024-08-15T10:45:00Z">
        <w:r w:rsidDel="00DA4A8B">
          <w:rPr>
            <w:lang w:val="en-US"/>
          </w:rPr>
          <w:delText xml:space="preserve">part </w:delText>
        </w:r>
      </w:del>
      <w:ins w:id="388" w:author="Julian Christensen" w:date="2024-08-15T10:45:00Z">
        <w:r w:rsidR="00DA4A8B">
          <w:rPr>
            <w:lang w:val="en-US"/>
          </w:rPr>
          <w:t xml:space="preserve">role </w:t>
        </w:r>
      </w:ins>
      <w:r>
        <w:rPr>
          <w:lang w:val="en-US"/>
        </w:rPr>
        <w:t xml:space="preserve">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Another application 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ins w:id="389" w:author="Julian Christensen" w:date="2024-08-15T10:46:00Z">
        <w:r w:rsidR="00DA4A8B" w:rsidRPr="00DA4A8B">
          <w:rPr>
            <w:lang w:val="en-US"/>
            <w:rPrChange w:id="390" w:author="Julian Christensen" w:date="2024-08-15T10:46:00Z">
              <w:rPr/>
            </w:rPrChange>
          </w:rPr>
          <w:t xml:space="preserve">, </w:t>
        </w:r>
        <w:r w:rsidR="00DA4A8B">
          <w:rPr>
            <w:lang w:val="en-US"/>
          </w:rPr>
          <w:t xml:space="preserve">thereby </w:t>
        </w:r>
        <w:r w:rsidR="00FA26A7">
          <w:rPr>
            <w:lang w:val="en-US"/>
          </w:rPr>
          <w:t>making it possible to</w:t>
        </w:r>
      </w:ins>
      <w:r>
        <w:rPr>
          <w:lang w:val="en-US"/>
        </w:rPr>
        <w:t xml:space="preserve"> </w:t>
      </w:r>
      <w:del w:id="391" w:author="Julian Christensen" w:date="2024-08-15T10:46:00Z">
        <w:r w:rsidDel="00DA4A8B">
          <w:rPr>
            <w:lang w:val="en-US"/>
          </w:rPr>
          <w:delText xml:space="preserve">to </w:delText>
        </w:r>
      </w:del>
      <w:del w:id="392" w:author="Julian Christensen" w:date="2024-08-14T15:15:00Z">
        <w:r w:rsidDel="00EC6E04">
          <w:rPr>
            <w:lang w:val="en-US"/>
          </w:rPr>
          <w:delText xml:space="preserve">come closer to </w:delText>
        </w:r>
      </w:del>
      <w:r>
        <w:rPr>
          <w:lang w:val="en-US"/>
        </w:rPr>
        <w:t>reach</w:t>
      </w:r>
      <w:del w:id="393" w:author="Julian Christensen" w:date="2024-08-14T15:15:00Z">
        <w:r w:rsidDel="00EC6E04">
          <w:rPr>
            <w:lang w:val="en-US"/>
          </w:rPr>
          <w:delText>ing</w:delText>
        </w:r>
      </w:del>
      <w:r>
        <w:rPr>
          <w:lang w:val="en-US"/>
        </w:rPr>
        <w:t xml:space="preserve"> recall</w:t>
      </w:r>
      <w:ins w:id="394" w:author="Julian Christensen" w:date="2024-08-14T15:15:00Z">
        <w:r w:rsidR="00EC6E04">
          <w:rPr>
            <w:lang w:val="en-US"/>
          </w:rPr>
          <w:t xml:space="preserve"> values</w:t>
        </w:r>
      </w:ins>
      <w:r>
        <w:rPr>
          <w:lang w:val="en-US"/>
        </w:rPr>
        <w:t xml:space="preserve"> </w:t>
      </w:r>
      <w:del w:id="395" w:author="Julian Christensen" w:date="2024-08-14T15:15:00Z">
        <w:r w:rsidDel="00EC6E04">
          <w:rPr>
            <w:lang w:val="en-US"/>
          </w:rPr>
          <w:delText xml:space="preserve">rates </w:delText>
        </w:r>
      </w:del>
      <w:r>
        <w:rPr>
          <w:lang w:val="en-US"/>
        </w:rPr>
        <w:t>closer to 1</w:t>
      </w:r>
      <w:del w:id="396" w:author="Julian Christensen" w:date="2024-08-15T10:46:00Z">
        <w:r w:rsidDel="00FA26A7">
          <w:rPr>
            <w:lang w:val="en-US"/>
          </w:rPr>
          <w:delText>00%</w:delText>
        </w:r>
      </w:del>
      <w:r>
        <w:rPr>
          <w:lang w:val="en-US"/>
        </w:rPr>
        <w:t xml:space="preserve">, which </w:t>
      </w:r>
      <w:del w:id="397" w:author="Julian Christensen" w:date="2024-08-15T10:46:00Z">
        <w:r w:rsidDel="00FA26A7">
          <w:rPr>
            <w:lang w:val="en-US"/>
          </w:rPr>
          <w:delText xml:space="preserve">are </w:delText>
        </w:r>
      </w:del>
      <w:ins w:id="398" w:author="Julian Christensen" w:date="2024-08-15T10:46:00Z">
        <w:r w:rsidR="00FA26A7">
          <w:rPr>
            <w:lang w:val="en-US"/>
          </w:rPr>
          <w:t xml:space="preserve">is </w:t>
        </w:r>
      </w:ins>
      <w:r>
        <w:rPr>
          <w:lang w:val="en-US"/>
        </w:rPr>
        <w:t xml:space="preserve">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7A7FBED"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w:t>
      </w:r>
      <w:del w:id="399" w:author="Julian Christensen" w:date="2024-08-15T10:47:00Z">
        <w:r w:rsidDel="00FA26A7">
          <w:rPr>
            <w:lang w:val="en-US"/>
          </w:rPr>
          <w:delText>Moreover, w</w:delText>
        </w:r>
      </w:del>
      <w:ins w:id="400" w:author="Julian Christensen" w:date="2024-08-15T10:47:00Z">
        <w:r w:rsidR="00FA26A7">
          <w:rPr>
            <w:lang w:val="en-US"/>
          </w:rPr>
          <w:t>W</w:t>
        </w:r>
      </w:ins>
      <w:r>
        <w:rPr>
          <w:lang w:val="en-US"/>
        </w:rPr>
        <w:t xml:space="preserve">e think </w:t>
      </w:r>
      <w:del w:id="401" w:author="Julian Christensen" w:date="2024-08-15T10:48:00Z">
        <w:r w:rsidDel="00FA26A7">
          <w:rPr>
            <w:lang w:val="en-US"/>
          </w:rPr>
          <w:delText xml:space="preserve">this </w:delText>
        </w:r>
      </w:del>
      <w:ins w:id="402" w:author="Julian Christensen" w:date="2024-08-15T10:48:00Z">
        <w:r w:rsidR="00FA26A7">
          <w:rPr>
            <w:lang w:val="en-US"/>
          </w:rPr>
          <w:t xml:space="preserve">TAB screening </w:t>
        </w:r>
      </w:ins>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281"/>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lastRenderedPageBreak/>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D75717">
        <w:fldChar w:fldCharType="begin"/>
      </w:r>
      <w:r w:rsidR="00D75717" w:rsidRPr="00D75717">
        <w:rPr>
          <w:lang w:val="en-US"/>
          <w:rPrChange w:id="403" w:author="Julian Christensen" w:date="2024-08-08T10:51:00Z">
            <w:rPr/>
          </w:rPrChange>
        </w:rPr>
        <w:instrText xml:space="preserve"> HYPERLINK "https://bit.ly/3spivoG" \t "_blank" </w:instrText>
      </w:r>
      <w:r w:rsidR="00D75717">
        <w:fldChar w:fldCharType="separate"/>
      </w:r>
      <w:r w:rsidR="00117829" w:rsidRPr="00167EBB">
        <w:rPr>
          <w:rStyle w:val="Hyperlink"/>
          <w:lang w:val="en-US"/>
        </w:rPr>
        <w:t>bit.ly/3spivoG</w:t>
      </w:r>
      <w:r w:rsidR="00D75717">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4D79F2A" w14:textId="27342BB0" w:rsidR="00DC43F8" w:rsidRPr="00DC43F8" w:rsidRDefault="00A23F06" w:rsidP="00DC43F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C43F8" w:rsidRPr="00DC43F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C43F8" w:rsidRPr="00DC43F8">
        <w:rPr>
          <w:rFonts w:cs="Times New Roman"/>
          <w:i/>
          <w:iCs/>
          <w:noProof/>
          <w:szCs w:val="24"/>
        </w:rPr>
        <w:t>Systems</w:t>
      </w:r>
      <w:r w:rsidR="00DC43F8" w:rsidRPr="00DC43F8">
        <w:rPr>
          <w:rFonts w:cs="Times New Roman"/>
          <w:noProof/>
          <w:szCs w:val="24"/>
        </w:rPr>
        <w:t xml:space="preserve">, </w:t>
      </w:r>
      <w:r w:rsidR="00DC43F8" w:rsidRPr="00DC43F8">
        <w:rPr>
          <w:rFonts w:cs="Times New Roman"/>
          <w:i/>
          <w:iCs/>
          <w:noProof/>
          <w:szCs w:val="24"/>
        </w:rPr>
        <w:t>11</w:t>
      </w:r>
      <w:r w:rsidR="00DC43F8" w:rsidRPr="00DC43F8">
        <w:rPr>
          <w:rFonts w:cs="Times New Roman"/>
          <w:noProof/>
          <w:szCs w:val="24"/>
        </w:rPr>
        <w:t>(7), 351.</w:t>
      </w:r>
    </w:p>
    <w:p w14:paraId="4F01DA89"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Ames, H., Hestevik, C. H., &amp; Briggs, A. M. (2024). Acceptability, values, and preferences of older people for chronic low back pain management; a qualitative evidence synthesis. </w:t>
      </w:r>
      <w:r w:rsidRPr="00DC43F8">
        <w:rPr>
          <w:rFonts w:cs="Times New Roman"/>
          <w:i/>
          <w:iCs/>
          <w:noProof/>
          <w:szCs w:val="24"/>
        </w:rPr>
        <w:t>BMC Geriatrics</w:t>
      </w:r>
      <w:r w:rsidRPr="00DC43F8">
        <w:rPr>
          <w:rFonts w:cs="Times New Roman"/>
          <w:noProof/>
          <w:szCs w:val="24"/>
        </w:rPr>
        <w:t xml:space="preserve">, </w:t>
      </w:r>
      <w:r w:rsidRPr="00DC43F8">
        <w:rPr>
          <w:rFonts w:cs="Times New Roman"/>
          <w:i/>
          <w:iCs/>
          <w:noProof/>
          <w:szCs w:val="24"/>
        </w:rPr>
        <w:t>24</w:t>
      </w:r>
      <w:r w:rsidRPr="00DC43F8">
        <w:rPr>
          <w:rFonts w:cs="Times New Roman"/>
          <w:noProof/>
          <w:szCs w:val="24"/>
        </w:rPr>
        <w:t>(1), 1–22. https://doi.org/10.1186/s12877-023-04608-4</w:t>
      </w:r>
    </w:p>
    <w:p w14:paraId="1529902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oetje, J., &amp; van de Schoot, R. (2024). The SAFE procedure: a practical stopping heuristic for active learning-based screening in systematic reviews and meta-analyses.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13</w:t>
      </w:r>
      <w:r w:rsidRPr="00DC43F8">
        <w:rPr>
          <w:rFonts w:cs="Times New Roman"/>
          <w:noProof/>
          <w:szCs w:val="24"/>
        </w:rPr>
        <w:t>(1), 81.</w:t>
      </w:r>
    </w:p>
    <w:p w14:paraId="768C5F4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øg, M., Filges, T., &amp; Jørgensen, A. M. K. (2018). Deployment of personnel to military operations: impact on mental health and social functioning.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4</w:t>
      </w:r>
      <w:r w:rsidRPr="00DC43F8">
        <w:rPr>
          <w:rFonts w:cs="Times New Roman"/>
          <w:noProof/>
          <w:szCs w:val="24"/>
        </w:rPr>
        <w:t>(1), 1–127. https://doi.org/https://doi.org/10.4073/csr.2018.6</w:t>
      </w:r>
    </w:p>
    <w:p w14:paraId="0230976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9</w:t>
      </w:r>
      <w:r w:rsidRPr="00DC43F8">
        <w:rPr>
          <w:rFonts w:cs="Times New Roman"/>
          <w:noProof/>
          <w:szCs w:val="24"/>
        </w:rPr>
        <w:t>(3), e1345.</w:t>
      </w:r>
    </w:p>
    <w:p w14:paraId="1D2C946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orenstein, M., Hedges, L. V., Higgins, J. P. T., &amp; Rothstein, H. R. (2009). </w:t>
      </w:r>
      <w:r w:rsidRPr="00DC43F8">
        <w:rPr>
          <w:rFonts w:cs="Times New Roman"/>
          <w:i/>
          <w:iCs/>
          <w:noProof/>
          <w:szCs w:val="24"/>
        </w:rPr>
        <w:t>Introduction to meta-analysis</w:t>
      </w:r>
      <w:r w:rsidRPr="00DC43F8">
        <w:rPr>
          <w:rFonts w:cs="Times New Roman"/>
          <w:noProof/>
          <w:szCs w:val="24"/>
        </w:rPr>
        <w:t xml:space="preserve"> (1st ed.). John Wiley &amp; Sons.</w:t>
      </w:r>
    </w:p>
    <w:p w14:paraId="5245C1F5"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C43F8">
        <w:rPr>
          <w:rFonts w:cs="Times New Roman"/>
          <w:i/>
          <w:iCs/>
          <w:noProof/>
          <w:szCs w:val="24"/>
        </w:rPr>
        <w:t>Humanities and Social Sciences Communications</w:t>
      </w:r>
      <w:r w:rsidRPr="00DC43F8">
        <w:rPr>
          <w:rFonts w:cs="Times New Roman"/>
          <w:noProof/>
          <w:szCs w:val="24"/>
        </w:rPr>
        <w:t xml:space="preserve">, </w:t>
      </w:r>
      <w:r w:rsidRPr="00DC43F8">
        <w:rPr>
          <w:rFonts w:cs="Times New Roman"/>
          <w:i/>
          <w:iCs/>
          <w:noProof/>
          <w:szCs w:val="24"/>
        </w:rPr>
        <w:t>8</w:t>
      </w:r>
      <w:r w:rsidRPr="00DC43F8">
        <w:rPr>
          <w:rFonts w:cs="Times New Roman"/>
          <w:noProof/>
          <w:szCs w:val="24"/>
        </w:rPr>
        <w:t>(1), 1–15.</w:t>
      </w:r>
    </w:p>
    <w:p w14:paraId="592EA79F"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runton, J., Stansfield, C., Caird, J., &amp; Thomas, J. (2017). Finding relevant studies. In D. Gough, S. Oliver, &amp; J. Thomas (Eds.), </w:t>
      </w:r>
      <w:r w:rsidRPr="00DC43F8">
        <w:rPr>
          <w:rFonts w:cs="Times New Roman"/>
          <w:i/>
          <w:iCs/>
          <w:noProof/>
          <w:szCs w:val="24"/>
        </w:rPr>
        <w:t>An introduction to systematic reviews</w:t>
      </w:r>
      <w:r w:rsidRPr="00DC43F8">
        <w:rPr>
          <w:rFonts w:cs="Times New Roman"/>
          <w:noProof/>
          <w:szCs w:val="24"/>
        </w:rPr>
        <w:t xml:space="preserve"> (2nd ed., pp. 93–122). Sage.</w:t>
      </w:r>
    </w:p>
    <w:p w14:paraId="6DE173DF"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urgard, T., &amp; Bittermann, A. (2023). Reducing Literature Screening Workload With Machine Learning. </w:t>
      </w:r>
      <w:r w:rsidRPr="00DC43F8">
        <w:rPr>
          <w:rFonts w:cs="Times New Roman"/>
          <w:i/>
          <w:iCs/>
          <w:noProof/>
          <w:szCs w:val="24"/>
        </w:rPr>
        <w:t>Zeitschrift Für Psychologie</w:t>
      </w:r>
      <w:r w:rsidRPr="00DC43F8">
        <w:rPr>
          <w:rFonts w:cs="Times New Roman"/>
          <w:noProof/>
          <w:szCs w:val="24"/>
        </w:rPr>
        <w:t>.</w:t>
      </w:r>
    </w:p>
    <w:p w14:paraId="7D272E8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Buscemi, N., Hartling, L., Vandermeer, B., Tjosvold, L., &amp; Klassen, T. P. (2006). Single data extraction generated more errors than double data extraction in systematic reviews. </w:t>
      </w:r>
      <w:r w:rsidRPr="00DC43F8">
        <w:rPr>
          <w:rFonts w:cs="Times New Roman"/>
          <w:i/>
          <w:iCs/>
          <w:noProof/>
          <w:szCs w:val="24"/>
        </w:rPr>
        <w:t>Journal of Clinical Epidemiology</w:t>
      </w:r>
      <w:r w:rsidRPr="00DC43F8">
        <w:rPr>
          <w:rFonts w:cs="Times New Roman"/>
          <w:noProof/>
          <w:szCs w:val="24"/>
        </w:rPr>
        <w:t xml:space="preserve">, </w:t>
      </w:r>
      <w:r w:rsidRPr="00DC43F8">
        <w:rPr>
          <w:rFonts w:cs="Times New Roman"/>
          <w:i/>
          <w:iCs/>
          <w:noProof/>
          <w:szCs w:val="24"/>
        </w:rPr>
        <w:t>59</w:t>
      </w:r>
      <w:r w:rsidRPr="00DC43F8">
        <w:rPr>
          <w:rFonts w:cs="Times New Roman"/>
          <w:noProof/>
          <w:szCs w:val="24"/>
        </w:rPr>
        <w:t>(7), 697–703.</w:t>
      </w:r>
    </w:p>
    <w:p w14:paraId="63316023"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Campbell Collaboration. (2023). </w:t>
      </w:r>
      <w:r w:rsidRPr="00DC43F8">
        <w:rPr>
          <w:rFonts w:cs="Times New Roman"/>
          <w:i/>
          <w:iCs/>
          <w:noProof/>
          <w:szCs w:val="24"/>
        </w:rPr>
        <w:t>Stepping up evidence synthesis: faster, cheaper and more useful</w:t>
      </w:r>
      <w:r w:rsidRPr="00DC43F8">
        <w:rPr>
          <w:rFonts w:cs="Times New Roman"/>
          <w:noProof/>
          <w:szCs w:val="24"/>
        </w:rPr>
        <w:t>. https://www.campbellcollaboration.org/news-and-events/news/stepping-up-evidence-synthesis.html</w:t>
      </w:r>
    </w:p>
    <w:p w14:paraId="7842103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lastRenderedPageBreak/>
        <w:t xml:space="preserve">Campos, D. G., Fütterer, T., Gfrörer, T., Lavelle-Hill, R. E., Murayama, K., König, L., Hecht, M., Zitzmann, S., &amp; Scherer, R. (2023). </w:t>
      </w:r>
      <w:r w:rsidRPr="00DC43F8">
        <w:rPr>
          <w:rFonts w:cs="Times New Roman"/>
          <w:i/>
          <w:iCs/>
          <w:noProof/>
          <w:szCs w:val="24"/>
        </w:rPr>
        <w:t>Screening Smarter, Not Harder: A Comparative Analysis of Machine Learning Screening Algorithms and Heuristic Stopping Criteria for Systematic Reviews in Educational Research</w:t>
      </w:r>
      <w:r w:rsidRPr="00DC43F8">
        <w:rPr>
          <w:rFonts w:cs="Times New Roman"/>
          <w:noProof/>
          <w:szCs w:val="24"/>
        </w:rPr>
        <w:t>.</w:t>
      </w:r>
    </w:p>
    <w:p w14:paraId="19758865"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Chicco, D., &amp; Jurman, G. (2023). The Matthews correlation coefficient (MCC) should replace the ROC AUC as the standard metric for assessing binary classification. </w:t>
      </w:r>
      <w:r w:rsidRPr="00DC43F8">
        <w:rPr>
          <w:rFonts w:cs="Times New Roman"/>
          <w:i/>
          <w:iCs/>
          <w:noProof/>
          <w:szCs w:val="24"/>
        </w:rPr>
        <w:t>BioData Mining</w:t>
      </w:r>
      <w:r w:rsidRPr="00DC43F8">
        <w:rPr>
          <w:rFonts w:cs="Times New Roman"/>
          <w:noProof/>
          <w:szCs w:val="24"/>
        </w:rPr>
        <w:t xml:space="preserve">, </w:t>
      </w:r>
      <w:r w:rsidRPr="00DC43F8">
        <w:rPr>
          <w:rFonts w:cs="Times New Roman"/>
          <w:i/>
          <w:iCs/>
          <w:noProof/>
          <w:szCs w:val="24"/>
        </w:rPr>
        <w:t>16</w:t>
      </w:r>
      <w:r w:rsidRPr="00DC43F8">
        <w:rPr>
          <w:rFonts w:cs="Times New Roman"/>
          <w:noProof/>
          <w:szCs w:val="24"/>
        </w:rPr>
        <w:t>(1), 1–23.</w:t>
      </w:r>
    </w:p>
    <w:p w14:paraId="4CFE3FF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Cohen, A. M., Hersh, W. R., Peterson, K., &amp; Yen, P.-Y. (2006). Reducing workload in systematic review preparation using automated citation classification. </w:t>
      </w:r>
      <w:r w:rsidRPr="00DC43F8">
        <w:rPr>
          <w:rFonts w:cs="Times New Roman"/>
          <w:i/>
          <w:iCs/>
          <w:noProof/>
          <w:szCs w:val="24"/>
        </w:rPr>
        <w:t>Journal of the American Medical Informatics Association</w:t>
      </w:r>
      <w:r w:rsidRPr="00DC43F8">
        <w:rPr>
          <w:rFonts w:cs="Times New Roman"/>
          <w:noProof/>
          <w:szCs w:val="24"/>
        </w:rPr>
        <w:t xml:space="preserve">, </w:t>
      </w:r>
      <w:r w:rsidRPr="00DC43F8">
        <w:rPr>
          <w:rFonts w:cs="Times New Roman"/>
          <w:i/>
          <w:iCs/>
          <w:noProof/>
          <w:szCs w:val="24"/>
        </w:rPr>
        <w:t>13</w:t>
      </w:r>
      <w:r w:rsidRPr="00DC43F8">
        <w:rPr>
          <w:rFonts w:cs="Times New Roman"/>
          <w:noProof/>
          <w:szCs w:val="24"/>
        </w:rPr>
        <w:t>(2), 206–219.</w:t>
      </w:r>
    </w:p>
    <w:p w14:paraId="50E8C63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2), e1239. https://doi.org/https://doi.org/10.1002/cl2.1239</w:t>
      </w:r>
    </w:p>
    <w:p w14:paraId="0D08090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4), e1291. https://doi.org/https://doi.org/10.1002/cl2.1291</w:t>
      </w:r>
    </w:p>
    <w:p w14:paraId="084E8F4F"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1), e1209. https://doi.org/https://doi.org/10.1002/cl2.1209</w:t>
      </w:r>
    </w:p>
    <w:p w14:paraId="48DC8DA9"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3), e1254. https://doi.org/10.1002/cl2.1254</w:t>
      </w:r>
    </w:p>
    <w:p w14:paraId="50335C91"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6</w:t>
      </w:r>
      <w:r w:rsidRPr="00DC43F8">
        <w:rPr>
          <w:rFonts w:cs="Times New Roman"/>
          <w:noProof/>
          <w:szCs w:val="24"/>
        </w:rPr>
        <w:t>(2), e1081. https://doi.org/10.1002/cl2.1081</w:t>
      </w:r>
    </w:p>
    <w:p w14:paraId="5D730E2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ietrichson, J., Filges, T., Seerup, J. K., Klokker, R. H., Viinholt, B. C. A., Bøg, M., &amp; Eiberg, M. (2021). Targeted school-based interventions for improving reading and mathematics for </w:t>
      </w:r>
      <w:r w:rsidRPr="00DC43F8">
        <w:rPr>
          <w:rFonts w:cs="Times New Roman"/>
          <w:noProof/>
          <w:szCs w:val="24"/>
        </w:rPr>
        <w:lastRenderedPageBreak/>
        <w:t xml:space="preserve">students with or at risk of academic difficulties in Grades K-6: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7</w:t>
      </w:r>
      <w:r w:rsidRPr="00DC43F8">
        <w:rPr>
          <w:rFonts w:cs="Times New Roman"/>
          <w:noProof/>
          <w:szCs w:val="24"/>
        </w:rPr>
        <w:t>(2), e1152. https://doi.org/10.1002/cl2.1152</w:t>
      </w:r>
    </w:p>
    <w:p w14:paraId="21F2C21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Doi, S. A., &amp; Xu, C. (2021). The Freeman–Tukey double arcsine transformation for the meta-analysis of proportions: Recent criticisms were seriously misleading. </w:t>
      </w:r>
      <w:r w:rsidRPr="00DC43F8">
        <w:rPr>
          <w:rFonts w:cs="Times New Roman"/>
          <w:i/>
          <w:iCs/>
          <w:noProof/>
          <w:szCs w:val="24"/>
        </w:rPr>
        <w:t>Journal of Evidence-Based Medicine</w:t>
      </w:r>
      <w:r w:rsidRPr="00DC43F8">
        <w:rPr>
          <w:rFonts w:cs="Times New Roman"/>
          <w:noProof/>
          <w:szCs w:val="24"/>
        </w:rPr>
        <w:t xml:space="preserve">, </w:t>
      </w:r>
      <w:r w:rsidRPr="00DC43F8">
        <w:rPr>
          <w:rFonts w:cs="Times New Roman"/>
          <w:i/>
          <w:iCs/>
          <w:noProof/>
          <w:szCs w:val="24"/>
        </w:rPr>
        <w:t>14</w:t>
      </w:r>
      <w:r w:rsidRPr="00DC43F8">
        <w:rPr>
          <w:rFonts w:cs="Times New Roman"/>
          <w:noProof/>
          <w:szCs w:val="24"/>
        </w:rPr>
        <w:t>(4), 259–261. https://doi.org/https://doi.org/10.1111/jebm.12445</w:t>
      </w:r>
    </w:p>
    <w:p w14:paraId="790CB09D"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EPPI-Centre. (2024). </w:t>
      </w:r>
      <w:r w:rsidRPr="00DC43F8">
        <w:rPr>
          <w:rFonts w:cs="Times New Roman"/>
          <w:i/>
          <w:iCs/>
          <w:noProof/>
          <w:szCs w:val="24"/>
        </w:rPr>
        <w:t>Automated data extraction using GPT-4</w:t>
      </w:r>
      <w:r w:rsidRPr="00DC43F8">
        <w:rPr>
          <w:rFonts w:cs="Times New Roman"/>
          <w:noProof/>
          <w:szCs w:val="24"/>
        </w:rPr>
        <w:t>. https://eppi.ioe.ac.uk/cms/Default.aspx?tabid=3921</w:t>
      </w:r>
    </w:p>
    <w:p w14:paraId="76E0631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Evensen, L. H., Kleven, L., Dahm, K. T., Hafstad, E. V., Holte, H. H., Robberstad, B., &amp; Risstad, H. (2023). </w:t>
      </w:r>
      <w:r w:rsidRPr="00DC43F8">
        <w:rPr>
          <w:rFonts w:cs="Times New Roman"/>
          <w:i/>
          <w:iCs/>
          <w:noProof/>
          <w:szCs w:val="24"/>
        </w:rPr>
        <w:t>Sutur av degenerative rotatorcuff-rupturer: en fullstendig metodevurdering [Rotator cuff repair for degenerative rotator cuff tears: a health technology assessment].</w:t>
      </w:r>
      <w:r w:rsidRPr="00DC43F8">
        <w:rPr>
          <w:rFonts w:cs="Times New Roman"/>
          <w:noProof/>
          <w:szCs w:val="24"/>
        </w:rPr>
        <w:t xml:space="preserve"> https://www.fhi.no/publ/2023/sutur-av-degenerative-rotatorcuff-rupturer/</w:t>
      </w:r>
    </w:p>
    <w:p w14:paraId="1945F3C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Andersen, D., &amp; Jørgensen, A.-M. K. (2015). Functional Family Therapy (FFT) for Young People in Treatment for Non-opioid Drug Use: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1</w:t>
      </w:r>
      <w:r w:rsidRPr="00DC43F8">
        <w:rPr>
          <w:rFonts w:cs="Times New Roman"/>
          <w:noProof/>
          <w:szCs w:val="24"/>
        </w:rPr>
        <w:t>(1), 1–77. https://doi.org/https://doi.org/10.4073/csr.2015.14</w:t>
      </w:r>
    </w:p>
    <w:p w14:paraId="2BA5AFFF"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4), e1282. https://doi.org/https://doi.org/10.1002/cl2.1282</w:t>
      </w:r>
    </w:p>
    <w:p w14:paraId="0E5DA4E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Dietrichson, J., Viinholt, B. C. A., &amp; Dalgaard, N. T. (2022). Service learning for improving academic success in students in grade K to 12: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1), e1210. https://doi.org/https://doi.org/10.1002/cl2.1210</w:t>
      </w:r>
    </w:p>
    <w:p w14:paraId="398BEE89"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Montgomery, E., Kastrup, M., &amp; Jørgensen, A.-M. K. (2015). The Impact of Detention on the Health of Asylum Seeker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1</w:t>
      </w:r>
      <w:r w:rsidRPr="00DC43F8">
        <w:rPr>
          <w:rFonts w:cs="Times New Roman"/>
          <w:noProof/>
          <w:szCs w:val="24"/>
        </w:rPr>
        <w:t>(1), 1–104. https://doi.org/https://doi.org/10.4073/csr.2015.13</w:t>
      </w:r>
    </w:p>
    <w:p w14:paraId="484AD59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Siren, A., Fridberg, T., &amp; Nielsen, B. C. V. (2020). Voluntary work for the physical and mental health of older volunteer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6</w:t>
      </w:r>
      <w:r w:rsidRPr="00DC43F8">
        <w:rPr>
          <w:rFonts w:cs="Times New Roman"/>
          <w:noProof/>
          <w:szCs w:val="24"/>
        </w:rPr>
        <w:t>(4), e1124. https://doi.org/https://doi.org/10.1002/cl2.1124</w:t>
      </w:r>
    </w:p>
    <w:p w14:paraId="79F0B0D5"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Smedslund, G., Eriksen, T., &amp; Birkefoss, K. (2023). PROTOCOL: The FRIENDS preventive programme for reducing anxiety symptoms in children and adolescent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9</w:t>
      </w:r>
      <w:r w:rsidRPr="00DC43F8">
        <w:rPr>
          <w:rFonts w:cs="Times New Roman"/>
          <w:noProof/>
          <w:szCs w:val="24"/>
        </w:rPr>
        <w:t>(4), e1374. https://doi.org/https://doi.org/10.1002/cl2.1374</w:t>
      </w:r>
    </w:p>
    <w:p w14:paraId="21BCD75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Sonne‐Schmidt, C. S., &amp; Nielsen, B. C. V. (2018). Small class sizes for improving </w:t>
      </w:r>
      <w:r w:rsidRPr="00DC43F8">
        <w:rPr>
          <w:rFonts w:cs="Times New Roman"/>
          <w:noProof/>
          <w:szCs w:val="24"/>
        </w:rPr>
        <w:lastRenderedPageBreak/>
        <w:t xml:space="preserve">student achievement in primary and secondary schools: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4</w:t>
      </w:r>
      <w:r w:rsidRPr="00DC43F8">
        <w:rPr>
          <w:rFonts w:cs="Times New Roman"/>
          <w:noProof/>
          <w:szCs w:val="24"/>
        </w:rPr>
        <w:t>(1), 1–107. https://doi.org/10.4073/csr.2018.10</w:t>
      </w:r>
    </w:p>
    <w:p w14:paraId="649CDC52"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5</w:t>
      </w:r>
      <w:r w:rsidRPr="00DC43F8">
        <w:rPr>
          <w:rFonts w:cs="Times New Roman"/>
          <w:noProof/>
          <w:szCs w:val="24"/>
        </w:rPr>
        <w:t>(4), e1060. https://doi.org/https://doi.org/10.1002/cl2.1060</w:t>
      </w:r>
    </w:p>
    <w:p w14:paraId="70BD21D5"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9</w:t>
      </w:r>
      <w:r w:rsidRPr="00DC43F8">
        <w:rPr>
          <w:rFonts w:cs="Times New Roman"/>
          <w:noProof/>
          <w:szCs w:val="24"/>
        </w:rPr>
        <w:t>(2), e1321. https://doi.org/https://doi.org/10.1002/cl2.1321</w:t>
      </w:r>
    </w:p>
    <w:p w14:paraId="22C7E5BC"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Gargari, O. K., Mahmoudi, M. H., Hajisafarali, M., &amp; Samiee, R. (2024). Enhancing title and abstract screening for systematic reviews with GPT-3.5 turbo. </w:t>
      </w:r>
      <w:r w:rsidRPr="00DC43F8">
        <w:rPr>
          <w:rFonts w:cs="Times New Roman"/>
          <w:i/>
          <w:iCs/>
          <w:noProof/>
          <w:szCs w:val="24"/>
        </w:rPr>
        <w:t>BMJ Evidence-Based Medicine</w:t>
      </w:r>
      <w:r w:rsidRPr="00DC43F8">
        <w:rPr>
          <w:rFonts w:cs="Times New Roman"/>
          <w:noProof/>
          <w:szCs w:val="24"/>
        </w:rPr>
        <w:t xml:space="preserve">, </w:t>
      </w:r>
      <w:r w:rsidRPr="00DC43F8">
        <w:rPr>
          <w:rFonts w:cs="Times New Roman"/>
          <w:i/>
          <w:iCs/>
          <w:noProof/>
          <w:szCs w:val="24"/>
        </w:rPr>
        <w:t>29</w:t>
      </w:r>
      <w:r w:rsidRPr="00DC43F8">
        <w:rPr>
          <w:rFonts w:cs="Times New Roman"/>
          <w:noProof/>
          <w:szCs w:val="24"/>
        </w:rPr>
        <w:t>(1), 69 LP – 70. https://doi.org/10.1136/bmjebm-2023-112678</w:t>
      </w:r>
    </w:p>
    <w:p w14:paraId="69C532C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8</w:t>
      </w:r>
      <w:r w:rsidRPr="00DC43F8">
        <w:rPr>
          <w:rFonts w:cs="Times New Roman"/>
          <w:noProof/>
          <w:szCs w:val="24"/>
        </w:rPr>
        <w:t>(1), 277. https://doi.org/10.1186/s13643-019-1221-3</w:t>
      </w:r>
    </w:p>
    <w:p w14:paraId="4D3A52E3"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Gough, D., Oliver, S., &amp; Thomas, J. (2017). </w:t>
      </w:r>
      <w:r w:rsidRPr="00DC43F8">
        <w:rPr>
          <w:rFonts w:cs="Times New Roman"/>
          <w:i/>
          <w:iCs/>
          <w:noProof/>
          <w:szCs w:val="24"/>
        </w:rPr>
        <w:t>An introduction to systematic reviews</w:t>
      </w:r>
      <w:r w:rsidRPr="00DC43F8">
        <w:rPr>
          <w:rFonts w:cs="Times New Roman"/>
          <w:noProof/>
          <w:szCs w:val="24"/>
        </w:rPr>
        <w:t xml:space="preserve"> (2nd ed.). Sage.</w:t>
      </w:r>
    </w:p>
    <w:p w14:paraId="518AB0B2"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Guo, E., Gupta, M., Deng, J., Park, Y.-J., Paget, M., &amp; Naugler, C. (2024). Automated Paper Screening for Clinical Reviews Using Large Language Models: Data Analysis Study. </w:t>
      </w:r>
      <w:r w:rsidRPr="00DC43F8">
        <w:rPr>
          <w:rFonts w:cs="Times New Roman"/>
          <w:i/>
          <w:iCs/>
          <w:noProof/>
          <w:szCs w:val="24"/>
        </w:rPr>
        <w:t>J Med Internet Res</w:t>
      </w:r>
      <w:r w:rsidRPr="00DC43F8">
        <w:rPr>
          <w:rFonts w:cs="Times New Roman"/>
          <w:noProof/>
          <w:szCs w:val="24"/>
        </w:rPr>
        <w:t xml:space="preserve">, </w:t>
      </w:r>
      <w:r w:rsidRPr="00DC43F8">
        <w:rPr>
          <w:rFonts w:cs="Times New Roman"/>
          <w:i/>
          <w:iCs/>
          <w:noProof/>
          <w:szCs w:val="24"/>
        </w:rPr>
        <w:t>26</w:t>
      </w:r>
      <w:r w:rsidRPr="00DC43F8">
        <w:rPr>
          <w:rFonts w:cs="Times New Roman"/>
          <w:noProof/>
          <w:szCs w:val="24"/>
        </w:rPr>
        <w:t>, e48996. https://doi.org/10.2196/48996</w:t>
      </w:r>
    </w:p>
    <w:p w14:paraId="50A97B8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Hedges, L. V. (1992). Modeling Publication Selection Effects in Meta-Analysis. </w:t>
      </w:r>
      <w:r w:rsidRPr="00DC43F8">
        <w:rPr>
          <w:rFonts w:cs="Times New Roman"/>
          <w:i/>
          <w:iCs/>
          <w:noProof/>
          <w:szCs w:val="24"/>
        </w:rPr>
        <w:t>Statistical Science</w:t>
      </w:r>
      <w:r w:rsidRPr="00DC43F8">
        <w:rPr>
          <w:rFonts w:cs="Times New Roman"/>
          <w:noProof/>
          <w:szCs w:val="24"/>
        </w:rPr>
        <w:t xml:space="preserve">, </w:t>
      </w:r>
      <w:r w:rsidRPr="00DC43F8">
        <w:rPr>
          <w:rFonts w:cs="Times New Roman"/>
          <w:i/>
          <w:iCs/>
          <w:noProof/>
          <w:szCs w:val="24"/>
        </w:rPr>
        <w:t>7</w:t>
      </w:r>
      <w:r w:rsidRPr="00DC43F8">
        <w:rPr>
          <w:rFonts w:cs="Times New Roman"/>
          <w:noProof/>
          <w:szCs w:val="24"/>
        </w:rPr>
        <w:t>(2), 246–255. http://www.jstor.org/stable/2246311</w:t>
      </w:r>
    </w:p>
    <w:p w14:paraId="10F49BE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Higgins, J. P. T., Thomas, J., Chandler, J., Cumpston, M. S., Li, T., Page, M., &amp; Welch, V. (2019). </w:t>
      </w:r>
      <w:r w:rsidRPr="00DC43F8">
        <w:rPr>
          <w:rFonts w:cs="Times New Roman"/>
          <w:i/>
          <w:iCs/>
          <w:noProof/>
          <w:szCs w:val="24"/>
        </w:rPr>
        <w:t>Cochrane handbook for systematic reviews of interventions</w:t>
      </w:r>
      <w:r w:rsidRPr="00DC43F8">
        <w:rPr>
          <w:rFonts w:cs="Times New Roman"/>
          <w:noProof/>
          <w:szCs w:val="24"/>
        </w:rPr>
        <w:t xml:space="preserve"> (2nd ed.). Wiley Online Library. https://doi.org/10.1002/9781119536604</w:t>
      </w:r>
    </w:p>
    <w:p w14:paraId="130C8BD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Hou, Z., &amp; Tipton, E. (2024). Enhancing recall in automated record screening: A resampling algorithm.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n/a</w:t>
      </w:r>
      <w:r w:rsidRPr="00DC43F8">
        <w:rPr>
          <w:rFonts w:cs="Times New Roman"/>
          <w:noProof/>
          <w:szCs w:val="24"/>
        </w:rPr>
        <w:t>(n/a). https://doi.org/https://doi.org/10.1002/jrsm.1690</w:t>
      </w:r>
    </w:p>
    <w:p w14:paraId="635D51B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DC43F8">
        <w:rPr>
          <w:rFonts w:cs="Times New Roman"/>
          <w:i/>
          <w:iCs/>
          <w:noProof/>
          <w:szCs w:val="24"/>
        </w:rPr>
        <w:t>BMC Medical Research Methodology</w:t>
      </w:r>
      <w:r w:rsidRPr="00DC43F8">
        <w:rPr>
          <w:rFonts w:cs="Times New Roman"/>
          <w:noProof/>
          <w:szCs w:val="24"/>
        </w:rPr>
        <w:t xml:space="preserve">, </w:t>
      </w:r>
      <w:r w:rsidRPr="00DC43F8">
        <w:rPr>
          <w:rFonts w:cs="Times New Roman"/>
          <w:i/>
          <w:iCs/>
          <w:noProof/>
          <w:szCs w:val="24"/>
        </w:rPr>
        <w:t>24</w:t>
      </w:r>
      <w:r w:rsidRPr="00DC43F8">
        <w:rPr>
          <w:rFonts w:cs="Times New Roman"/>
          <w:noProof/>
          <w:szCs w:val="24"/>
        </w:rPr>
        <w:t xml:space="preserve">(1), 78. </w:t>
      </w:r>
      <w:r w:rsidRPr="00DC43F8">
        <w:rPr>
          <w:rFonts w:cs="Times New Roman"/>
          <w:noProof/>
          <w:szCs w:val="24"/>
        </w:rPr>
        <w:lastRenderedPageBreak/>
        <w:t>https://doi.org/10.1186/s12874-024-02203-8</w:t>
      </w:r>
    </w:p>
    <w:p w14:paraId="0E1452BE"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Jardim, P. S. J., Borge, T. C., &amp; Johansen, T. B. (2021). </w:t>
      </w:r>
      <w:r w:rsidRPr="00DC43F8">
        <w:rPr>
          <w:rFonts w:cs="Times New Roman"/>
          <w:i/>
          <w:iCs/>
          <w:noProof/>
          <w:szCs w:val="24"/>
        </w:rPr>
        <w:t>Effekten av antipsykotika ved førstegangspsykose: en systematisk oversikt [The effect of antipsychotics on first episode psychosis]</w:t>
      </w:r>
      <w:r w:rsidRPr="00DC43F8">
        <w:rPr>
          <w:rFonts w:cs="Times New Roman"/>
          <w:noProof/>
          <w:szCs w:val="24"/>
        </w:rPr>
        <w:t>. https://fhi.no/publ/2021/effekten-av-antipsykotika-ved-forstegangspsykose/</w:t>
      </w:r>
    </w:p>
    <w:p w14:paraId="3CB6E92A"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Johansen, T. B., Nøkleby, H., Langøien, L. J., &amp; Borge, T. C. (2022). </w:t>
      </w:r>
      <w:r w:rsidRPr="00DC43F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C43F8">
        <w:rPr>
          <w:rFonts w:cs="Times New Roman"/>
          <w:noProof/>
          <w:szCs w:val="24"/>
        </w:rPr>
        <w:t>. https://www.fhi.no/publ/2022/samvars--og-bostedsordninger-etter-samlivsbrudd-betydninger-for-barn-og-ung/</w:t>
      </w:r>
    </w:p>
    <w:p w14:paraId="501BB531"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n/a</w:t>
      </w:r>
      <w:r w:rsidRPr="00DC43F8">
        <w:rPr>
          <w:rFonts w:cs="Times New Roman"/>
          <w:noProof/>
          <w:szCs w:val="24"/>
        </w:rPr>
        <w:t>(n/a). https://doi.org/https://doi.org/10.1002/jrsm.1715</w:t>
      </w:r>
    </w:p>
    <w:p w14:paraId="5202F6D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König, L., Zitzmann, S., Fütterer, T., Campos, D. G., Scherer, R., &amp; Hecht, M. (2023). </w:t>
      </w:r>
      <w:r w:rsidRPr="00DC43F8">
        <w:rPr>
          <w:rFonts w:cs="Times New Roman"/>
          <w:i/>
          <w:iCs/>
          <w:noProof/>
          <w:szCs w:val="24"/>
        </w:rPr>
        <w:t>When to stop and what to expect—An Evaluation of the performance of stopping rules in AI-assisted reviewing for psychological meta-analytical research</w:t>
      </w:r>
      <w:r w:rsidRPr="00DC43F8">
        <w:rPr>
          <w:rFonts w:cs="Times New Roman"/>
          <w:noProof/>
          <w:szCs w:val="24"/>
        </w:rPr>
        <w:t>.</w:t>
      </w:r>
    </w:p>
    <w:p w14:paraId="56C44802"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Kugley, S., Wade, A., Thomas, J., Mahood, Q., Jørgensen, A.-M. K., Hammerstrøm, K., &amp; Sathe, N. (2016). Searching for studies: A guide to information retrieval for Campbell.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3</w:t>
      </w:r>
      <w:r w:rsidRPr="00DC43F8">
        <w:rPr>
          <w:rFonts w:cs="Times New Roman"/>
          <w:noProof/>
          <w:szCs w:val="24"/>
        </w:rPr>
        <w:t>(1), 1–73. https://doi.org/10.4073/cmg.2016.1</w:t>
      </w:r>
    </w:p>
    <w:p w14:paraId="430B4D8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Meneses Echavez, J. F., Borge, T. C., Nygård, H. T., Gaustad, J.-V., &amp; Hval, G. (2022). </w:t>
      </w:r>
      <w:r w:rsidRPr="00DC43F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C43F8">
        <w:rPr>
          <w:rFonts w:cs="Times New Roman"/>
          <w:noProof/>
          <w:szCs w:val="24"/>
        </w:rPr>
        <w:t>. https://www.fhi.no/publ/2022/psykologisk-debriefing-for-helsepersonell-involvert-i-uonskede-pasienthende/</w:t>
      </w:r>
    </w:p>
    <w:p w14:paraId="23A9A429"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3</w:t>
      </w:r>
      <w:r w:rsidRPr="00DC43F8">
        <w:rPr>
          <w:rFonts w:cs="Times New Roman"/>
          <w:noProof/>
          <w:szCs w:val="24"/>
        </w:rPr>
        <w:t>, 1–8.</w:t>
      </w:r>
    </w:p>
    <w:p w14:paraId="3E0B7F41"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8</w:t>
      </w:r>
      <w:r w:rsidRPr="00DC43F8">
        <w:rPr>
          <w:rFonts w:cs="Times New Roman"/>
          <w:noProof/>
          <w:szCs w:val="24"/>
        </w:rPr>
        <w:t>(1), 1–8.</w:t>
      </w:r>
    </w:p>
    <w:p w14:paraId="5A1DA998"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O’Mara-Eves, A., Thomas, J., McNaught, J., Miwa, M., &amp; Ananiadou, S. (2015). Using text mining for study identification in systematic reviews: a systematic review of current approaches. </w:t>
      </w:r>
      <w:r w:rsidRPr="00DC43F8">
        <w:rPr>
          <w:rFonts w:cs="Times New Roman"/>
          <w:i/>
          <w:iCs/>
          <w:noProof/>
          <w:szCs w:val="24"/>
        </w:rPr>
        <w:lastRenderedPageBreak/>
        <w:t>Systematic Reviews</w:t>
      </w:r>
      <w:r w:rsidRPr="00DC43F8">
        <w:rPr>
          <w:rFonts w:cs="Times New Roman"/>
          <w:noProof/>
          <w:szCs w:val="24"/>
        </w:rPr>
        <w:t xml:space="preserve">, </w:t>
      </w:r>
      <w:r w:rsidRPr="00DC43F8">
        <w:rPr>
          <w:rFonts w:cs="Times New Roman"/>
          <w:i/>
          <w:iCs/>
          <w:noProof/>
          <w:szCs w:val="24"/>
        </w:rPr>
        <w:t>4</w:t>
      </w:r>
      <w:r w:rsidRPr="00DC43F8">
        <w:rPr>
          <w:rFonts w:cs="Times New Roman"/>
          <w:noProof/>
          <w:szCs w:val="24"/>
        </w:rPr>
        <w:t>(1), 1–22.</w:t>
      </w:r>
    </w:p>
    <w:p w14:paraId="3F0002E9"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Olorisade, B. K., Brereton, P., &amp; Andras, P. (2017). Reproducibility of studies on text mining for citation screening in systematic reviews: Evaluation and checklist. </w:t>
      </w:r>
      <w:r w:rsidRPr="00DC43F8">
        <w:rPr>
          <w:rFonts w:cs="Times New Roman"/>
          <w:i/>
          <w:iCs/>
          <w:noProof/>
          <w:szCs w:val="24"/>
        </w:rPr>
        <w:t>Journal of Biomedical Informatics</w:t>
      </w:r>
      <w:r w:rsidRPr="00DC43F8">
        <w:rPr>
          <w:rFonts w:cs="Times New Roman"/>
          <w:noProof/>
          <w:szCs w:val="24"/>
        </w:rPr>
        <w:t xml:space="preserve">, </w:t>
      </w:r>
      <w:r w:rsidRPr="00DC43F8">
        <w:rPr>
          <w:rFonts w:cs="Times New Roman"/>
          <w:i/>
          <w:iCs/>
          <w:noProof/>
          <w:szCs w:val="24"/>
        </w:rPr>
        <w:t>73</w:t>
      </w:r>
      <w:r w:rsidRPr="00DC43F8">
        <w:rPr>
          <w:rFonts w:cs="Times New Roman"/>
          <w:noProof/>
          <w:szCs w:val="24"/>
        </w:rPr>
        <w:t>, 1–13. https://doi.org/https://doi.org/10.1016/j.jbi.2017.07.010</w:t>
      </w:r>
    </w:p>
    <w:p w14:paraId="7E7C848D"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Olorisade, B. K., de Quincey, E., Brereton, P., &amp; Andras, P. (2016). A critical analysis of studies that address the use of text mining for citation screening in systematic reviews. </w:t>
      </w:r>
      <w:r w:rsidRPr="00DC43F8">
        <w:rPr>
          <w:rFonts w:cs="Times New Roman"/>
          <w:i/>
          <w:iCs/>
          <w:noProof/>
          <w:szCs w:val="24"/>
        </w:rPr>
        <w:t>Proceedings of the 20th International Conference on Evaluation and Assessment in Software Engineering</w:t>
      </w:r>
      <w:r w:rsidRPr="00DC43F8">
        <w:rPr>
          <w:rFonts w:cs="Times New Roman"/>
          <w:noProof/>
          <w:szCs w:val="24"/>
        </w:rPr>
        <w:t>, 1–11.</w:t>
      </w:r>
    </w:p>
    <w:p w14:paraId="09F6023F"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OpenAI. (2024). </w:t>
      </w:r>
      <w:r w:rsidRPr="00DC43F8">
        <w:rPr>
          <w:rFonts w:cs="Times New Roman"/>
          <w:i/>
          <w:iCs/>
          <w:noProof/>
          <w:szCs w:val="24"/>
        </w:rPr>
        <w:t>Function calling</w:t>
      </w:r>
      <w:r w:rsidRPr="00DC43F8">
        <w:rPr>
          <w:rFonts w:cs="Times New Roman"/>
          <w:noProof/>
          <w:szCs w:val="24"/>
        </w:rPr>
        <w:t>. https://platform.openai.com/docs/guides/function-calling</w:t>
      </w:r>
    </w:p>
    <w:p w14:paraId="3DC0E974"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Pacheco, R. L., Riera, R., Santos, G. M., Sá, K. M. M., Bomfim, L. G. P., da Silva, G. R., de Oliveira, F. R., &amp; Martimbianco, A. L. C. (2023). Many systematic reviews with a single author are indexed in PubMed. </w:t>
      </w:r>
      <w:r w:rsidRPr="00DC43F8">
        <w:rPr>
          <w:rFonts w:cs="Times New Roman"/>
          <w:i/>
          <w:iCs/>
          <w:noProof/>
          <w:szCs w:val="24"/>
        </w:rPr>
        <w:t>Journal of Clinical Epidemiology</w:t>
      </w:r>
      <w:r w:rsidRPr="00DC43F8">
        <w:rPr>
          <w:rFonts w:cs="Times New Roman"/>
          <w:noProof/>
          <w:szCs w:val="24"/>
        </w:rPr>
        <w:t xml:space="preserve">, </w:t>
      </w:r>
      <w:r w:rsidRPr="00DC43F8">
        <w:rPr>
          <w:rFonts w:cs="Times New Roman"/>
          <w:i/>
          <w:iCs/>
          <w:noProof/>
          <w:szCs w:val="24"/>
        </w:rPr>
        <w:t>156</w:t>
      </w:r>
      <w:r w:rsidRPr="00DC43F8">
        <w:rPr>
          <w:rFonts w:cs="Times New Roman"/>
          <w:noProof/>
          <w:szCs w:val="24"/>
        </w:rPr>
        <w:t>, 124–126.</w:t>
      </w:r>
    </w:p>
    <w:p w14:paraId="2CC8D451"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Perlman‐Arrow, S., Loo, N., Bobrovitz, N., Yan, T., &amp; Arora, R. K. (2023). A real‐world evaluation of the implementation of NLP technology in abstract screening of a systematic review.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4</w:t>
      </w:r>
      <w:r w:rsidRPr="00DC43F8">
        <w:rPr>
          <w:rFonts w:cs="Times New Roman"/>
          <w:noProof/>
          <w:szCs w:val="24"/>
        </w:rPr>
        <w:t>(4), 608–621.</w:t>
      </w:r>
    </w:p>
    <w:p w14:paraId="2F8604B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Polanin, J. R., Pigott, T. D., Espelage, D. L., &amp; Grotpeter, J. K. (2019). Best practice guidelines for abstract screening large-evidence systematic reviews and meta-analyse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0</w:t>
      </w:r>
      <w:r w:rsidRPr="00DC43F8">
        <w:rPr>
          <w:rFonts w:cs="Times New Roman"/>
          <w:noProof/>
          <w:szCs w:val="24"/>
        </w:rPr>
        <w:t>(3), 330–342. https://doi.org/https://doi.org/10.1002/jrsm.1354</w:t>
      </w:r>
    </w:p>
    <w:p w14:paraId="436F996D"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Pustejovsky, J. E. (2020). </w:t>
      </w:r>
      <w:r w:rsidRPr="00DC43F8">
        <w:rPr>
          <w:rFonts w:cs="Times New Roman"/>
          <w:i/>
          <w:iCs/>
          <w:noProof/>
          <w:szCs w:val="24"/>
        </w:rPr>
        <w:t>clubSandwich: Cluster-robust (sandwich) variance estimators with small-sample corrections</w:t>
      </w:r>
      <w:r w:rsidRPr="00DC43F8">
        <w:rPr>
          <w:rFonts w:cs="Times New Roman"/>
          <w:noProof/>
          <w:szCs w:val="24"/>
        </w:rPr>
        <w:t xml:space="preserve"> (0.5.5). cran.r-project.org. https://cran.r-project.org/web/packages/clubSandwich/index.html</w:t>
      </w:r>
    </w:p>
    <w:p w14:paraId="2B5DC63D"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Pustejovsky, J. E., &amp; Tipton, E. (2021). Meta-analysis with robust variance estimation: Expanding the range of working models. </w:t>
      </w:r>
      <w:r w:rsidRPr="00DC43F8">
        <w:rPr>
          <w:rFonts w:cs="Times New Roman"/>
          <w:i/>
          <w:iCs/>
          <w:noProof/>
          <w:szCs w:val="24"/>
        </w:rPr>
        <w:t>Prevention Science</w:t>
      </w:r>
      <w:r w:rsidRPr="00DC43F8">
        <w:rPr>
          <w:rFonts w:cs="Times New Roman"/>
          <w:noProof/>
          <w:szCs w:val="24"/>
        </w:rPr>
        <w:t xml:space="preserve">, </w:t>
      </w:r>
      <w:r w:rsidRPr="00DC43F8">
        <w:rPr>
          <w:rFonts w:cs="Times New Roman"/>
          <w:i/>
          <w:iCs/>
          <w:noProof/>
          <w:szCs w:val="24"/>
        </w:rPr>
        <w:t>23</w:t>
      </w:r>
      <w:r w:rsidRPr="00DC43F8">
        <w:rPr>
          <w:rFonts w:cs="Times New Roman"/>
          <w:noProof/>
          <w:szCs w:val="24"/>
        </w:rPr>
        <w:t>(1), 425–438. https://doi.org/10.1007/s11121-021-01246-3</w:t>
      </w:r>
    </w:p>
    <w:p w14:paraId="478ACB41"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R Core Team. (2022). </w:t>
      </w:r>
      <w:r w:rsidRPr="00DC43F8">
        <w:rPr>
          <w:rFonts w:cs="Times New Roman"/>
          <w:i/>
          <w:iCs/>
          <w:noProof/>
          <w:szCs w:val="24"/>
        </w:rPr>
        <w:t>R: A language and environment for statistical computing</w:t>
      </w:r>
      <w:r w:rsidRPr="00DC43F8">
        <w:rPr>
          <w:rFonts w:cs="Times New Roman"/>
          <w:noProof/>
          <w:szCs w:val="24"/>
        </w:rPr>
        <w:t>. R Foundation for Statistical Computing, Vienna, Austria. https://www.r-project.org/</w:t>
      </w:r>
    </w:p>
    <w:p w14:paraId="32A4663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Rathbone, J., Hoffmann, T., &amp; Glasziou, P. (2015). Faster title and abstract screening? Evaluating Abstrackr, a semi-automated online screening program for systematic reviewers.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4</w:t>
      </w:r>
      <w:r w:rsidRPr="00DC43F8">
        <w:rPr>
          <w:rFonts w:cs="Times New Roman"/>
          <w:noProof/>
          <w:szCs w:val="24"/>
        </w:rPr>
        <w:t>(1), 1–7.</w:t>
      </w:r>
    </w:p>
    <w:p w14:paraId="67F116A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Rothstein, H. R., Sutton, A. J., &amp; Borenstein, M. (2005). Publication bias in meta-analysis. In H. R. Rothstein, A. J. Sutton, &amp; M. Borenstein (Eds.), </w:t>
      </w:r>
      <w:r w:rsidRPr="00DC43F8">
        <w:rPr>
          <w:rFonts w:cs="Times New Roman"/>
          <w:i/>
          <w:iCs/>
          <w:noProof/>
          <w:szCs w:val="24"/>
        </w:rPr>
        <w:t>Publication bias in meta-analysis: Prevention, assessment and adjustments</w:t>
      </w:r>
      <w:r w:rsidRPr="00DC43F8">
        <w:rPr>
          <w:rFonts w:cs="Times New Roman"/>
          <w:noProof/>
          <w:szCs w:val="24"/>
        </w:rPr>
        <w:t>. Wiley Online Library.</w:t>
      </w:r>
    </w:p>
    <w:p w14:paraId="26FEEEFE"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lastRenderedPageBreak/>
        <w:t xml:space="preserve">Röver, C., &amp; Friede, T. (2022). Double arcsine transform not appropriate for meta-analysi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3</w:t>
      </w:r>
      <w:r w:rsidRPr="00DC43F8">
        <w:rPr>
          <w:rFonts w:cs="Times New Roman"/>
          <w:noProof/>
          <w:szCs w:val="24"/>
        </w:rPr>
        <w:t>(5), 645–648. https://doi.org/https://doi.org/10.1002/jrsm.1591</w:t>
      </w:r>
    </w:p>
    <w:p w14:paraId="1D235673"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RStudio Team. (2015). </w:t>
      </w:r>
      <w:r w:rsidRPr="00DC43F8">
        <w:rPr>
          <w:rFonts w:cs="Times New Roman"/>
          <w:i/>
          <w:iCs/>
          <w:noProof/>
          <w:szCs w:val="24"/>
        </w:rPr>
        <w:t>RStudio: Integrated development for R</w:t>
      </w:r>
      <w:r w:rsidRPr="00DC43F8">
        <w:rPr>
          <w:rFonts w:cs="Times New Roman"/>
          <w:noProof/>
          <w:szCs w:val="24"/>
        </w:rPr>
        <w:t>. RStudio, Inc., Boston, MA. https://www.rstudio.com/</w:t>
      </w:r>
    </w:p>
    <w:p w14:paraId="6FB83AE3"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0</w:t>
      </w:r>
      <w:r w:rsidRPr="00DC43F8">
        <w:rPr>
          <w:rFonts w:cs="Times New Roman"/>
          <w:noProof/>
          <w:szCs w:val="24"/>
        </w:rPr>
        <w:t>(3), 476–483. https://doi.org/https://doi.org/10.1002/jrsm.1348</w:t>
      </w:r>
    </w:p>
    <w:p w14:paraId="09B810C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hadish, W. R., Cook, T. D., &amp; Campbell, D. T. (2002). </w:t>
      </w:r>
      <w:r w:rsidRPr="00DC43F8">
        <w:rPr>
          <w:rFonts w:cs="Times New Roman"/>
          <w:i/>
          <w:iCs/>
          <w:noProof/>
          <w:szCs w:val="24"/>
        </w:rPr>
        <w:t>Experimental and Quasi-Experimental Designs for Generalized Causal Inference</w:t>
      </w:r>
      <w:r w:rsidRPr="00DC43F8">
        <w:rPr>
          <w:rFonts w:cs="Times New Roman"/>
          <w:noProof/>
          <w:szCs w:val="24"/>
        </w:rPr>
        <w:t xml:space="preserve"> (2nd ed.). Cengage Learning, Inc.</w:t>
      </w:r>
    </w:p>
    <w:p w14:paraId="75675A02"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hemilt, I., Khan, N., Park, S., &amp; Thomas, J. (2016). Use of cost-effectiveness analysis to compare the efficiency of study identification methods in systematic reviews. </w:t>
      </w:r>
      <w:r w:rsidRPr="00DC43F8">
        <w:rPr>
          <w:rFonts w:cs="Times New Roman"/>
          <w:i/>
          <w:iCs/>
          <w:noProof/>
          <w:szCs w:val="24"/>
        </w:rPr>
        <w:t>Systematic Reviews</w:t>
      </w:r>
      <w:r w:rsidRPr="00DC43F8">
        <w:rPr>
          <w:rFonts w:cs="Times New Roman"/>
          <w:noProof/>
          <w:szCs w:val="24"/>
        </w:rPr>
        <w:t xml:space="preserve">, </w:t>
      </w:r>
      <w:r w:rsidRPr="00DC43F8">
        <w:rPr>
          <w:rFonts w:cs="Times New Roman"/>
          <w:i/>
          <w:iCs/>
          <w:noProof/>
          <w:szCs w:val="24"/>
        </w:rPr>
        <w:t>5</w:t>
      </w:r>
      <w:r w:rsidRPr="00DC43F8">
        <w:rPr>
          <w:rFonts w:cs="Times New Roman"/>
          <w:noProof/>
          <w:szCs w:val="24"/>
        </w:rPr>
        <w:t>, 1–13.</w:t>
      </w:r>
    </w:p>
    <w:p w14:paraId="18F4EAC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5</w:t>
      </w:r>
      <w:r w:rsidRPr="00DC43F8">
        <w:rPr>
          <w:rFonts w:cs="Times New Roman"/>
          <w:noProof/>
          <w:szCs w:val="24"/>
        </w:rPr>
        <w:t>(1), 31–49. https://doi.org/https://doi.org/10.1002/jrsm.1093</w:t>
      </w:r>
    </w:p>
    <w:p w14:paraId="06DF8513"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toll, C. R. T., Izadi, S., Fowler, S., Green, P., Suls, J., &amp; Colditz, G. A. (2019). The value of a second reviewer for study selection in systematic review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0</w:t>
      </w:r>
      <w:r w:rsidRPr="00DC43F8">
        <w:rPr>
          <w:rFonts w:cs="Times New Roman"/>
          <w:noProof/>
          <w:szCs w:val="24"/>
        </w:rPr>
        <w:t>(4), 539–545. https://doi.org/10.1002/jrsm.1369</w:t>
      </w:r>
    </w:p>
    <w:p w14:paraId="4800E6E5"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Syriani, E., David, I., &amp; Kumar, G. (2023). Assessing the Ability of ChatGPT to Screen Articles for Systematic Reviews. </w:t>
      </w:r>
      <w:r w:rsidRPr="00DC43F8">
        <w:rPr>
          <w:rFonts w:cs="Times New Roman"/>
          <w:i/>
          <w:iCs/>
          <w:noProof/>
          <w:szCs w:val="24"/>
        </w:rPr>
        <w:t>ArXiv Preprint ArXiv:2307.06464</w:t>
      </w:r>
      <w:r w:rsidRPr="00DC43F8">
        <w:rPr>
          <w:rFonts w:cs="Times New Roman"/>
          <w:noProof/>
          <w:szCs w:val="24"/>
        </w:rPr>
        <w:t>.</w:t>
      </w:r>
    </w:p>
    <w:p w14:paraId="65A6B37C"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Thomsen, M. K., Seerup, J. K., Dietrichson, J., Bondebjerg, A., &amp; Viinholt, B. C. A. (2022). PROTOCOL: Testing frequency and student achievement: A systematic review. </w:t>
      </w:r>
      <w:r w:rsidRPr="00DC43F8">
        <w:rPr>
          <w:rFonts w:cs="Times New Roman"/>
          <w:i/>
          <w:iCs/>
          <w:noProof/>
          <w:szCs w:val="24"/>
        </w:rPr>
        <w:t>Campbell Systematic Reviews</w:t>
      </w:r>
      <w:r w:rsidRPr="00DC43F8">
        <w:rPr>
          <w:rFonts w:cs="Times New Roman"/>
          <w:noProof/>
          <w:szCs w:val="24"/>
        </w:rPr>
        <w:t xml:space="preserve">, </w:t>
      </w:r>
      <w:r w:rsidRPr="00DC43F8">
        <w:rPr>
          <w:rFonts w:cs="Times New Roman"/>
          <w:i/>
          <w:iCs/>
          <w:noProof/>
          <w:szCs w:val="24"/>
        </w:rPr>
        <w:t>18</w:t>
      </w:r>
      <w:r w:rsidRPr="00DC43F8">
        <w:rPr>
          <w:rFonts w:cs="Times New Roman"/>
          <w:noProof/>
          <w:szCs w:val="24"/>
        </w:rPr>
        <w:t>(1), e1212. https://doi.org/https://doi.org/10.1002/cl2.1212</w:t>
      </w:r>
    </w:p>
    <w:p w14:paraId="4740832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Tipton, E., &amp; Pustejovsky, J. E. (2015). Small-sample adjustments for tests of moderators and model fit using robust variance estimation in meta-regression. </w:t>
      </w:r>
      <w:r w:rsidRPr="00DC43F8">
        <w:rPr>
          <w:rFonts w:cs="Times New Roman"/>
          <w:i/>
          <w:iCs/>
          <w:noProof/>
          <w:szCs w:val="24"/>
        </w:rPr>
        <w:t>Journal of Educational and Behavioral Statistics</w:t>
      </w:r>
      <w:r w:rsidRPr="00DC43F8">
        <w:rPr>
          <w:rFonts w:cs="Times New Roman"/>
          <w:noProof/>
          <w:szCs w:val="24"/>
        </w:rPr>
        <w:t xml:space="preserve">, </w:t>
      </w:r>
      <w:r w:rsidRPr="00DC43F8">
        <w:rPr>
          <w:rFonts w:cs="Times New Roman"/>
          <w:i/>
          <w:iCs/>
          <w:noProof/>
          <w:szCs w:val="24"/>
        </w:rPr>
        <w:t>40</w:t>
      </w:r>
      <w:r w:rsidRPr="00DC43F8">
        <w:rPr>
          <w:rFonts w:cs="Times New Roman"/>
          <w:noProof/>
          <w:szCs w:val="24"/>
        </w:rPr>
        <w:t>(6), 604–634. https://doi.org/10.3102/1076998615606099</w:t>
      </w:r>
    </w:p>
    <w:p w14:paraId="10F4204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Valentine, J. C. (2009). Judging the quality of primary research. </w:t>
      </w:r>
      <w:r w:rsidRPr="00DC43F8">
        <w:rPr>
          <w:rFonts w:cs="Times New Roman"/>
          <w:i/>
          <w:iCs/>
          <w:noProof/>
          <w:szCs w:val="24"/>
        </w:rPr>
        <w:t>The Handbook of Research Synthesis and Meta-Analysis</w:t>
      </w:r>
      <w:r w:rsidRPr="00DC43F8">
        <w:rPr>
          <w:rFonts w:cs="Times New Roman"/>
          <w:noProof/>
          <w:szCs w:val="24"/>
        </w:rPr>
        <w:t xml:space="preserve">, </w:t>
      </w:r>
      <w:r w:rsidRPr="00DC43F8">
        <w:rPr>
          <w:rFonts w:cs="Times New Roman"/>
          <w:i/>
          <w:iCs/>
          <w:noProof/>
          <w:szCs w:val="24"/>
        </w:rPr>
        <w:t>2</w:t>
      </w:r>
      <w:r w:rsidRPr="00DC43F8">
        <w:rPr>
          <w:rFonts w:cs="Times New Roman"/>
          <w:noProof/>
          <w:szCs w:val="24"/>
        </w:rPr>
        <w:t>, 129–146.</w:t>
      </w:r>
    </w:p>
    <w:p w14:paraId="0085E9C2"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Van De Schoot, R., De Bruin, J., Schram, R., Zahedi, P., De Boer, J., Weijdema, F., Kramer, B., Huijts, M., Hoogerwerf, M., &amp; Ferdinands, G. (2021). An open source machine learning </w:t>
      </w:r>
      <w:r w:rsidRPr="00DC43F8">
        <w:rPr>
          <w:rFonts w:cs="Times New Roman"/>
          <w:noProof/>
          <w:szCs w:val="24"/>
        </w:rPr>
        <w:lastRenderedPageBreak/>
        <w:t xml:space="preserve">framework for efficient and transparent systematic reviews. </w:t>
      </w:r>
      <w:r w:rsidRPr="00DC43F8">
        <w:rPr>
          <w:rFonts w:cs="Times New Roman"/>
          <w:i/>
          <w:iCs/>
          <w:noProof/>
          <w:szCs w:val="24"/>
        </w:rPr>
        <w:t>Nature Machine Intelligence</w:t>
      </w:r>
      <w:r w:rsidRPr="00DC43F8">
        <w:rPr>
          <w:rFonts w:cs="Times New Roman"/>
          <w:noProof/>
          <w:szCs w:val="24"/>
        </w:rPr>
        <w:t xml:space="preserve">, </w:t>
      </w:r>
      <w:r w:rsidRPr="00DC43F8">
        <w:rPr>
          <w:rFonts w:cs="Times New Roman"/>
          <w:i/>
          <w:iCs/>
          <w:noProof/>
          <w:szCs w:val="24"/>
        </w:rPr>
        <w:t>3</w:t>
      </w:r>
      <w:r w:rsidRPr="00DC43F8">
        <w:rPr>
          <w:rFonts w:cs="Times New Roman"/>
          <w:noProof/>
          <w:szCs w:val="24"/>
        </w:rPr>
        <w:t>(2), 125–133.</w:t>
      </w:r>
    </w:p>
    <w:p w14:paraId="2C6554ED"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Vembye, M. H. (2024). </w:t>
      </w:r>
      <w:r w:rsidRPr="00DC43F8">
        <w:rPr>
          <w:rFonts w:cs="Times New Roman"/>
          <w:i/>
          <w:iCs/>
          <w:noProof/>
          <w:szCs w:val="24"/>
        </w:rPr>
        <w:t>AIscreenR: AI screening tools for systematic reviews.</w:t>
      </w:r>
      <w:r w:rsidRPr="00DC43F8">
        <w:rPr>
          <w:rFonts w:cs="Times New Roman"/>
          <w:noProof/>
          <w:szCs w:val="24"/>
        </w:rPr>
        <w:t xml:space="preserve"> (R package version 0.0.1). https://mikkelvembye.github.io/AIscreenR/</w:t>
      </w:r>
    </w:p>
    <w:p w14:paraId="4677CA5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Viechtbauer, W. (2010). Conducting meta-analyses in R with the metafor package. </w:t>
      </w:r>
      <w:r w:rsidRPr="00DC43F8">
        <w:rPr>
          <w:rFonts w:cs="Times New Roman"/>
          <w:i/>
          <w:iCs/>
          <w:noProof/>
          <w:szCs w:val="24"/>
        </w:rPr>
        <w:t>Journal of Statistical Software</w:t>
      </w:r>
      <w:r w:rsidRPr="00DC43F8">
        <w:rPr>
          <w:rFonts w:cs="Times New Roman"/>
          <w:noProof/>
          <w:szCs w:val="24"/>
        </w:rPr>
        <w:t xml:space="preserve">, </w:t>
      </w:r>
      <w:r w:rsidRPr="00DC43F8">
        <w:rPr>
          <w:rFonts w:cs="Times New Roman"/>
          <w:i/>
          <w:iCs/>
          <w:noProof/>
          <w:szCs w:val="24"/>
        </w:rPr>
        <w:t>36</w:t>
      </w:r>
      <w:r w:rsidRPr="00DC43F8">
        <w:rPr>
          <w:rFonts w:cs="Times New Roman"/>
          <w:noProof/>
          <w:szCs w:val="24"/>
        </w:rPr>
        <w:t>(3), 1–48. https://doi.org/10.18637/jss.v036.i03</w:t>
      </w:r>
    </w:p>
    <w:p w14:paraId="7C9A1A18"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Viechtbauer, W. (2022). </w:t>
      </w:r>
      <w:r w:rsidRPr="00DC43F8">
        <w:rPr>
          <w:rFonts w:cs="Times New Roman"/>
          <w:i/>
          <w:iCs/>
          <w:noProof/>
          <w:szCs w:val="24"/>
        </w:rPr>
        <w:t>Miller (1978)</w:t>
      </w:r>
      <w:r w:rsidRPr="00DC43F8">
        <w:rPr>
          <w:rFonts w:cs="Times New Roman"/>
          <w:noProof/>
          <w:szCs w:val="24"/>
        </w:rPr>
        <w:t>. https://www.metafor-project.org/doku.php/analyses:miller1978?s[]=proportion</w:t>
      </w:r>
    </w:p>
    <w:p w14:paraId="3EE812F0"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C43F8">
        <w:rPr>
          <w:rFonts w:cs="Times New Roman"/>
          <w:i/>
          <w:iCs/>
          <w:noProof/>
          <w:szCs w:val="24"/>
        </w:rPr>
        <w:t>BMC Medical Research Methodology</w:t>
      </w:r>
      <w:r w:rsidRPr="00DC43F8">
        <w:rPr>
          <w:rFonts w:cs="Times New Roman"/>
          <w:noProof/>
          <w:szCs w:val="24"/>
        </w:rPr>
        <w:t xml:space="preserve">, </w:t>
      </w:r>
      <w:r w:rsidRPr="00DC43F8">
        <w:rPr>
          <w:rFonts w:cs="Times New Roman"/>
          <w:i/>
          <w:iCs/>
          <w:noProof/>
          <w:szCs w:val="24"/>
        </w:rPr>
        <w:t>19</w:t>
      </w:r>
      <w:r w:rsidRPr="00DC43F8">
        <w:rPr>
          <w:rFonts w:cs="Times New Roman"/>
          <w:noProof/>
          <w:szCs w:val="24"/>
        </w:rPr>
        <w:t>(1), 132. https://doi.org/10.1186/s12874-019-0782-0</w:t>
      </w:r>
    </w:p>
    <w:p w14:paraId="682B63B7"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szCs w:val="24"/>
        </w:rPr>
      </w:pPr>
      <w:r w:rsidRPr="00DC43F8">
        <w:rPr>
          <w:rFonts w:cs="Times New Roman"/>
          <w:noProof/>
          <w:szCs w:val="24"/>
        </w:rPr>
        <w:t xml:space="preserve">Wang, Z., Nayfeh, T., Tetzlaff, J., O’Blenis, P., &amp; Murad, M. H. (2020). Error rates of human reviewers during abstract screening in systematic reviews. </w:t>
      </w:r>
      <w:r w:rsidRPr="00DC43F8">
        <w:rPr>
          <w:rFonts w:cs="Times New Roman"/>
          <w:i/>
          <w:iCs/>
          <w:noProof/>
          <w:szCs w:val="24"/>
        </w:rPr>
        <w:t>PloS One</w:t>
      </w:r>
      <w:r w:rsidRPr="00DC43F8">
        <w:rPr>
          <w:rFonts w:cs="Times New Roman"/>
          <w:noProof/>
          <w:szCs w:val="24"/>
        </w:rPr>
        <w:t xml:space="preserve">, </w:t>
      </w:r>
      <w:r w:rsidRPr="00DC43F8">
        <w:rPr>
          <w:rFonts w:cs="Times New Roman"/>
          <w:i/>
          <w:iCs/>
          <w:noProof/>
          <w:szCs w:val="24"/>
        </w:rPr>
        <w:t>15</w:t>
      </w:r>
      <w:r w:rsidRPr="00DC43F8">
        <w:rPr>
          <w:rFonts w:cs="Times New Roman"/>
          <w:noProof/>
          <w:szCs w:val="24"/>
        </w:rPr>
        <w:t>(1), e0227742.</w:t>
      </w:r>
    </w:p>
    <w:p w14:paraId="639D5E36" w14:textId="77777777" w:rsidR="00DC43F8" w:rsidRPr="00DC43F8" w:rsidRDefault="00DC43F8" w:rsidP="00DC43F8">
      <w:pPr>
        <w:widowControl w:val="0"/>
        <w:autoSpaceDE w:val="0"/>
        <w:autoSpaceDN w:val="0"/>
        <w:adjustRightInd w:val="0"/>
        <w:spacing w:after="0" w:line="360" w:lineRule="auto"/>
        <w:ind w:left="480" w:hanging="480"/>
        <w:rPr>
          <w:rFonts w:cs="Times New Roman"/>
          <w:noProof/>
        </w:rPr>
      </w:pPr>
      <w:r w:rsidRPr="00DC43F8">
        <w:rPr>
          <w:rFonts w:cs="Times New Roman"/>
          <w:noProof/>
          <w:szCs w:val="24"/>
        </w:rPr>
        <w:t xml:space="preserve">Westgate, M. J. (2019). revtools: An R package to support article screening for evidence synthesis. </w:t>
      </w:r>
      <w:r w:rsidRPr="00DC43F8">
        <w:rPr>
          <w:rFonts w:cs="Times New Roman"/>
          <w:i/>
          <w:iCs/>
          <w:noProof/>
          <w:szCs w:val="24"/>
        </w:rPr>
        <w:t>Research Synthesis Methods</w:t>
      </w:r>
      <w:r w:rsidRPr="00DC43F8">
        <w:rPr>
          <w:rFonts w:cs="Times New Roman"/>
          <w:noProof/>
          <w:szCs w:val="24"/>
        </w:rPr>
        <w:t xml:space="preserve">, </w:t>
      </w:r>
      <w:r w:rsidRPr="00DC43F8">
        <w:rPr>
          <w:rFonts w:cs="Times New Roman"/>
          <w:i/>
          <w:iCs/>
          <w:noProof/>
          <w:szCs w:val="24"/>
        </w:rPr>
        <w:t>10</w:t>
      </w:r>
      <w:r w:rsidRPr="00DC43F8">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rsidSect="001F2F21">
      <w:headerReference w:type="default" r:id="rId16"/>
      <w:foot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 Christensen" w:date="2024-08-12T12:49:00Z" w:initials="JC">
    <w:p w14:paraId="42F5E47F" w14:textId="46DB5DDA" w:rsidR="004D3C3D" w:rsidRDefault="004D3C3D">
      <w:pPr>
        <w:pStyle w:val="CommentText"/>
      </w:pPr>
      <w:r>
        <w:rPr>
          <w:rStyle w:val="CommentReference"/>
        </w:rPr>
        <w:annotationRef/>
      </w:r>
      <w:r>
        <w:t>Jeg tænker fint, at denne fodnote kan undværes</w:t>
      </w:r>
    </w:p>
  </w:comment>
  <w:comment w:id="0" w:author="Mikkel Helding Vembye" w:date="2024-08-19T06:51:00Z" w:initials="MHV">
    <w:p w14:paraId="1BB217FA" w14:textId="7F012671" w:rsidR="00A57647" w:rsidRDefault="00A57647">
      <w:pPr>
        <w:pStyle w:val="CommentText"/>
      </w:pPr>
      <w:r>
        <w:rPr>
          <w:rStyle w:val="CommentReference"/>
        </w:rPr>
        <w:annotationRef/>
      </w:r>
      <w:r>
        <w:t>Enig. Den er slettet</w:t>
      </w:r>
    </w:p>
  </w:comment>
  <w:comment w:id="2" w:author="Julian Christensen" w:date="2024-08-08T11:38:00Z" w:initials="JC">
    <w:p w14:paraId="132002BC" w14:textId="77777777" w:rsidR="00B13F15" w:rsidRPr="0024028C" w:rsidRDefault="00B13F15" w:rsidP="00B13F15">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3" w:author="Mikkel Helding Vembye" w:date="2024-08-19T10:33:00Z" w:initials="MHV">
    <w:p w14:paraId="4E15AED4" w14:textId="77777777" w:rsidR="00B13F15" w:rsidRDefault="00B13F15" w:rsidP="00B13F15">
      <w:pPr>
        <w:pStyle w:val="CommentText"/>
      </w:pPr>
      <w:r>
        <w:rPr>
          <w:rStyle w:val="CommentReference"/>
        </w:rPr>
        <w:annotationRef/>
      </w:r>
      <w:r>
        <w:t>Det er så fint. TAK!</w:t>
      </w:r>
    </w:p>
  </w:comment>
  <w:comment w:id="4" w:author="Mikkel Helding Vembye" w:date="2024-08-19T10:33:00Z" w:initials="MHV">
    <w:p w14:paraId="19F237EC" w14:textId="77777777" w:rsidR="007C6660" w:rsidRDefault="007C6660" w:rsidP="007C6660">
      <w:pPr>
        <w:pStyle w:val="CommentText"/>
      </w:pPr>
      <w:r>
        <w:rPr>
          <w:rStyle w:val="CommentReference"/>
        </w:rPr>
        <w:annotationRef/>
      </w:r>
      <w:r>
        <w:t>Det er så fint</w:t>
      </w:r>
    </w:p>
  </w:comment>
  <w:comment w:id="5" w:author="Julian Christensen" w:date="2024-08-09T10:37:00Z" w:initials="JC">
    <w:p w14:paraId="37C89441" w14:textId="77777777" w:rsidR="00D25EF2" w:rsidRDefault="00D25EF2" w:rsidP="00D25EF2">
      <w:pPr>
        <w:pStyle w:val="CommentText"/>
      </w:pPr>
      <w:r>
        <w:rPr>
          <w:rStyle w:val="CommentReference"/>
        </w:rPr>
        <w:annotationRef/>
      </w:r>
      <w:r>
        <w:t>Jeg har flyttet denne fodnote som følge af anden revision – I må råbe højt, hvis det er helt off…</w:t>
      </w:r>
    </w:p>
  </w:comment>
  <w:comment w:id="6" w:author="Julian Christensen" w:date="2024-08-09T19:18:00Z" w:initials="JC">
    <w:p w14:paraId="743C50CA" w14:textId="39935509" w:rsidR="004D3C3D" w:rsidRDefault="004D3C3D">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9" w:author="Julian Christensen" w:date="2024-08-09T11:57:00Z" w:initials="JC">
    <w:p w14:paraId="27A7E3FA" w14:textId="4799C28C" w:rsidR="004D3C3D" w:rsidRDefault="004D3C3D">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0" w:author="Julian Christensen" w:date="2024-08-12T13:26:00Z" w:initials="JC">
    <w:p w14:paraId="6432007A" w14:textId="724C7373" w:rsidR="004D3C3D" w:rsidRDefault="004D3C3D"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1" w:author="Mikkel Helding Vembye" w:date="2024-08-19T10:10:00Z" w:initials="MHV">
    <w:p w14:paraId="27F76659" w14:textId="0D707B52" w:rsidR="00BB68DB" w:rsidRDefault="00BB68DB">
      <w:pPr>
        <w:pStyle w:val="CommentText"/>
      </w:pPr>
      <w:r>
        <w:rPr>
          <w:rStyle w:val="CommentReference"/>
        </w:rPr>
        <w:annotationRef/>
      </w:r>
      <w:r>
        <w:t>Det er så fint</w:t>
      </w:r>
    </w:p>
  </w:comment>
  <w:comment w:id="13" w:author="Julian Christensen" w:date="2024-08-14T13:05:00Z" w:initials="JC">
    <w:p w14:paraId="0FC11533" w14:textId="027DFDEA" w:rsidR="004D3C3D" w:rsidRDefault="004D3C3D">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14" w:author="Mikkel Helding Vembye" w:date="2024-08-20T08:14:00Z" w:initials="MHV">
    <w:p w14:paraId="2335FE5D" w14:textId="10BA577A" w:rsidR="005A1C02" w:rsidRDefault="005A1C02">
      <w:pPr>
        <w:pStyle w:val="CommentText"/>
      </w:pPr>
      <w:r>
        <w:rPr>
          <w:rStyle w:val="CommentReference"/>
        </w:rPr>
        <w:annotationRef/>
      </w:r>
      <w:r>
        <w:t xml:space="preserve">Men det er ikke noget jeg selv har opfundet. Kan ikke huske præcis jeg har det fr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synes det giver så god mening den term fordi modellen netop er en classifier. </w:t>
      </w:r>
    </w:p>
  </w:comment>
  <w:comment w:id="15" w:author="Julian Christensen" w:date="2024-08-14T13:22:00Z" w:initials="JC">
    <w:p w14:paraId="7E1A07AC" w14:textId="40E2B9B1" w:rsidR="004D3C3D" w:rsidRDefault="004D3C3D">
      <w:pPr>
        <w:pStyle w:val="CommentText"/>
      </w:pPr>
      <w:r>
        <w:rPr>
          <w:rStyle w:val="CommentReference"/>
        </w:rPr>
        <w:annotationRef/>
      </w:r>
      <w:r>
        <w:t>Vil der ikke blot skulle stå Filges et al her?</w:t>
      </w:r>
    </w:p>
  </w:comment>
  <w:comment w:id="16" w:author="Julian Christensen" w:date="2024-08-14T14:51:00Z" w:initials="JC">
    <w:p w14:paraId="3119CAC0" w14:textId="69A3E67E" w:rsidR="004D3C3D" w:rsidRPr="0075660D" w:rsidRDefault="004D3C3D">
      <w:pPr>
        <w:pStyle w:val="CommentText"/>
      </w:pPr>
      <w:r>
        <w:rPr>
          <w:rStyle w:val="CommentReference"/>
        </w:rPr>
        <w:annotationRef/>
      </w:r>
      <w:r>
        <w:t>Hvad blev der af nr. 4?</w:t>
      </w:r>
    </w:p>
  </w:comment>
  <w:comment w:id="17" w:author="Mikkel Helding Vembye" w:date="2024-08-20T14:00:00Z" w:initials="MHV">
    <w:p w14:paraId="165E8350" w14:textId="32230EA8" w:rsidR="00AF5323" w:rsidRDefault="00AF5323">
      <w:pPr>
        <w:pStyle w:val="CommentText"/>
      </w:pPr>
      <w:r>
        <w:rPr>
          <w:rStyle w:val="CommentReference"/>
        </w:rPr>
        <w:annotationRef/>
      </w:r>
      <w:r>
        <w:t>Comment on why we do this!</w:t>
      </w:r>
    </w:p>
  </w:comment>
  <w:comment w:id="19" w:author="Julian Christensen" w:date="2024-08-15T10:56:00Z" w:initials="JC">
    <w:p w14:paraId="40C80D01" w14:textId="109CEF6B" w:rsidR="004D3C3D" w:rsidRDefault="004D3C3D">
      <w:pPr>
        <w:pStyle w:val="CommentText"/>
      </w:pPr>
      <w:r>
        <w:rPr>
          <w:rStyle w:val="CommentReference"/>
        </w:rPr>
        <w:annotationRef/>
      </w:r>
      <w:r>
        <w:t>Bemærk: Jeg har ændret fra procent til andele i hele paperet (undtagen et enkelt citat, da vi jo ikke skal ændre i citater) – dette af hensyn til overensstemmelse med formlerne i afsnit 3.1</w:t>
      </w:r>
    </w:p>
  </w:comment>
  <w:comment w:id="20" w:author="Mikkel Helding Vembye" w:date="2024-08-20T13:26:00Z" w:initials="MHV">
    <w:p w14:paraId="3B81D977" w14:textId="4B36F4EA" w:rsidR="00AF5323" w:rsidRDefault="00AF5323">
      <w:pPr>
        <w:pStyle w:val="CommentText"/>
      </w:pPr>
      <w:r>
        <w:rPr>
          <w:rStyle w:val="CommentReference"/>
        </w:rPr>
        <w:annotationRef/>
      </w:r>
      <w:r>
        <w:t>Comment on these results. Add to evaluation design as well.</w:t>
      </w:r>
    </w:p>
  </w:comment>
  <w:comment w:id="21" w:author="Julian Christensen" w:date="2024-08-15T11:02:00Z" w:initials="JC">
    <w:p w14:paraId="47BE8A8E" w14:textId="77777777" w:rsidR="004D3C3D" w:rsidRDefault="004D3C3D">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4D3C3D" w:rsidRDefault="004D3C3D">
      <w:pPr>
        <w:pStyle w:val="CommentText"/>
      </w:pPr>
    </w:p>
    <w:p w14:paraId="71A12583" w14:textId="03725B65" w:rsidR="004D3C3D" w:rsidRDefault="004D3C3D"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4D3C3D" w:rsidRPr="00CF08B6" w:rsidRDefault="004D3C3D"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4D3C3D" w:rsidRPr="004343E8" w:rsidRDefault="004D3C3D"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4D3C3D">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4D3C3D" w:rsidRPr="00CF08B6" w:rsidRDefault="004D3C3D"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22" w:author="Mikkel Helding Vembye" w:date="2024-08-20T13:12:00Z" w:initials="MHV">
    <w:p w14:paraId="4AB2976F" w14:textId="21C1B8D7" w:rsidR="00C944FB" w:rsidRDefault="00C944FB">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 w:id="23" w:author="Julian Christensen" w:date="2024-08-14T16:30:00Z" w:initials="JC">
    <w:p w14:paraId="4CE385AA" w14:textId="790A7EBF" w:rsidR="004D3C3D" w:rsidRDefault="004D3C3D">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28" w:author="Julian Christensen" w:date="2024-08-14T16:46:00Z" w:initials="JC">
    <w:p w14:paraId="24EC93A0" w14:textId="1508B64A" w:rsidR="004D3C3D" w:rsidRDefault="004D3C3D">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33" w:author="Julian Christensen" w:date="2024-08-14T16:49:00Z" w:initials="JC">
    <w:p w14:paraId="6EB42C7D" w14:textId="11B6CAA7" w:rsidR="004D3C3D" w:rsidRDefault="004D3C3D">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4" w:author="Julian Christensen" w:date="2024-08-14T16:56:00Z" w:initials="JC">
    <w:p w14:paraId="23A83F23" w14:textId="51D6A253" w:rsidR="004D3C3D" w:rsidRDefault="004D3C3D">
      <w:pPr>
        <w:pStyle w:val="CommentText"/>
      </w:pPr>
      <w:r>
        <w:rPr>
          <w:rStyle w:val="CommentReference"/>
        </w:rPr>
        <w:annotationRef/>
      </w:r>
      <w:r w:rsidRPr="003110A9">
        <w:rPr>
          <w:lang w:val="en-US"/>
        </w:rPr>
        <w:t xml:space="preserve">Strider det ikke med et par linjer før, hvor der står at “Recall values between 0.75 and 0.8 may also be accepted, but reviewers should try to increase this performance as much as possible”?? </w:t>
      </w:r>
      <w:r w:rsidRPr="00B80B7A">
        <w:t>(Og er det ikke mere restriktivt end vores anbefalinger I a</w:t>
      </w:r>
      <w:r>
        <w:t>fsnit 3? Vi skal virkelig være sikre på, at vores anbefalinger ikke er forskellige på tværs af paperets afsnit)</w:t>
      </w:r>
    </w:p>
  </w:comment>
  <w:comment w:id="134" w:author="Julian Christensen" w:date="2024-08-15T08:55:00Z" w:initials="JC">
    <w:p w14:paraId="342BF342" w14:textId="0D2B0AF1" w:rsidR="004D3C3D" w:rsidRDefault="004D3C3D">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5E47F" w15:done="1"/>
  <w15:commentEx w15:paraId="1BB217FA" w15:paraIdParent="42F5E47F" w15:done="1"/>
  <w15:commentEx w15:paraId="132002BC" w15:done="1"/>
  <w15:commentEx w15:paraId="4E15AED4" w15:paraIdParent="132002BC" w15:done="1"/>
  <w15:commentEx w15:paraId="19F237EC" w15:paraIdParent="132002BC" w15:done="1"/>
  <w15:commentEx w15:paraId="37C89441" w15:done="1"/>
  <w15:commentEx w15:paraId="743C50CA" w15:done="1"/>
  <w15:commentEx w15:paraId="27A7E3FA" w15:done="1"/>
  <w15:commentEx w15:paraId="6432007A" w15:done="1"/>
  <w15:commentEx w15:paraId="27F76659" w15:paraIdParent="6432007A" w15:done="1"/>
  <w15:commentEx w15:paraId="0FC11533" w15:done="1"/>
  <w15:commentEx w15:paraId="2335FE5D" w15:paraIdParent="0FC11533" w15:done="1"/>
  <w15:commentEx w15:paraId="7E1A07AC" w15:done="1"/>
  <w15:commentEx w15:paraId="3119CAC0" w15:done="1"/>
  <w15:commentEx w15:paraId="165E8350" w15:done="0"/>
  <w15:commentEx w15:paraId="40C80D01" w15:done="1"/>
  <w15:commentEx w15:paraId="3B81D977" w15:done="0"/>
  <w15:commentEx w15:paraId="4B861EEA" w15:done="1"/>
  <w15:commentEx w15:paraId="4AB2976F" w15:paraIdParent="4B861EEA" w15:done="1"/>
  <w15:commentEx w15:paraId="4CE385AA" w15:done="1"/>
  <w15:commentEx w15:paraId="24EC93A0" w15:done="0"/>
  <w15:commentEx w15:paraId="6EB42C7D" w15:done="0"/>
  <w15:commentEx w15:paraId="23A83F23" w15:done="0"/>
  <w15:commentEx w15:paraId="342BF3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217FA" w16cid:durableId="2A6D69F3"/>
  <w16cid:commentId w16cid:paraId="132002BC" w16cid:durableId="2A6EB6EF"/>
  <w16cid:commentId w16cid:paraId="4E15AED4" w16cid:durableId="2A6EB6EE"/>
  <w16cid:commentId w16cid:paraId="37C89441" w16cid:durableId="2A606FF5"/>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2335FE5D" w16cid:durableId="2A6ECEE6"/>
  <w16cid:commentId w16cid:paraId="7E1A07AC" w16cid:durableId="2A672E2E"/>
  <w16cid:commentId w16cid:paraId="3119CAC0" w16cid:durableId="2A6742F8"/>
  <w16cid:commentId w16cid:paraId="165E8350" w16cid:durableId="2A6F2017"/>
  <w16cid:commentId w16cid:paraId="40C80D01" w16cid:durableId="2A685D7A"/>
  <w16cid:commentId w16cid:paraId="3B81D977" w16cid:durableId="2A6F1807"/>
  <w16cid:commentId w16cid:paraId="4B861EEA" w16cid:durableId="2A685EDE"/>
  <w16cid:commentId w16cid:paraId="4AB2976F" w16cid:durableId="2A6F14BD"/>
  <w16cid:commentId w16cid:paraId="4CE385AA" w16cid:durableId="2A675A1D"/>
  <w16cid:commentId w16cid:paraId="24EC93A0" w16cid:durableId="2A675DCE"/>
  <w16cid:commentId w16cid:paraId="6EB42C7D" w16cid:durableId="2A675E84"/>
  <w16cid:commentId w16cid:paraId="23A83F23" w16cid:durableId="2A676050"/>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A29E8" w14:textId="77777777" w:rsidR="00B933C9" w:rsidRDefault="00B933C9" w:rsidP="00E22B11">
      <w:pPr>
        <w:spacing w:after="0" w:line="240" w:lineRule="auto"/>
      </w:pPr>
      <w:r>
        <w:separator/>
      </w:r>
    </w:p>
  </w:endnote>
  <w:endnote w:type="continuationSeparator" w:id="0">
    <w:p w14:paraId="4FB43445" w14:textId="77777777" w:rsidR="00B933C9" w:rsidRDefault="00B933C9" w:rsidP="00E22B11">
      <w:pPr>
        <w:spacing w:after="0" w:line="240" w:lineRule="auto"/>
      </w:pPr>
      <w:r>
        <w:continuationSeparator/>
      </w:r>
    </w:p>
  </w:endnote>
  <w:endnote w:id="1">
    <w:p w14:paraId="72EA49A0" w14:textId="19BC7676" w:rsidR="003035B0" w:rsidRDefault="003035B0">
      <w:pPr>
        <w:pStyle w:val="EndnoteText"/>
      </w:pPr>
      <w:r>
        <w:rPr>
          <w:rStyle w:val="EndnoteReference"/>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4D3C3D" w:rsidRDefault="004D3C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4D3C3D" w:rsidRDefault="004D3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259F1" w14:textId="77777777" w:rsidR="00B933C9" w:rsidRDefault="00B933C9" w:rsidP="00E22B11">
      <w:pPr>
        <w:spacing w:after="0" w:line="240" w:lineRule="auto"/>
      </w:pPr>
      <w:r>
        <w:separator/>
      </w:r>
    </w:p>
  </w:footnote>
  <w:footnote w:type="continuationSeparator" w:id="0">
    <w:p w14:paraId="7AFF49DE" w14:textId="77777777" w:rsidR="00B933C9" w:rsidRDefault="00B933C9" w:rsidP="00E22B11">
      <w:pPr>
        <w:spacing w:after="0" w:line="240" w:lineRule="auto"/>
      </w:pPr>
      <w:r>
        <w:continuationSeparator/>
      </w:r>
    </w:p>
  </w:footnote>
  <w:footnote w:id="1">
    <w:p w14:paraId="24EC5FE0" w14:textId="77777777" w:rsidR="00D25EF2" w:rsidRPr="007340E8" w:rsidRDefault="00D25EF2"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4D3C3D" w:rsidRPr="007332FC" w:rsidRDefault="004D3C3D" w:rsidP="003B5FB3">
      <w:pPr>
        <w:pStyle w:val="FootnoteText"/>
        <w:rPr>
          <w:lang w:val="en-US"/>
        </w:rPr>
      </w:pPr>
      <w:r w:rsidRPr="000D35BD">
        <w:rPr>
          <w:rStyle w:val="FootnoteReference"/>
        </w:rPr>
        <w:footnoteRef/>
      </w:r>
      <w:r w:rsidRPr="007332FC">
        <w:rPr>
          <w:lang w:val="en-US"/>
        </w:rPr>
        <w:t xml:space="preserve"> </w:t>
      </w:r>
      <w:r w:rsidR="00D25EF2">
        <w:rPr>
          <w:lang w:val="en-US"/>
        </w:rPr>
        <w:t>Note, that they used t</w:t>
      </w:r>
      <w:r>
        <w:rPr>
          <w:lang w:val="en-US"/>
        </w:rPr>
        <w:t>he gpt-3.5-turbo-0301</w:t>
      </w:r>
      <w:r w:rsidRPr="007332FC">
        <w:rPr>
          <w:lang w:val="en-US"/>
        </w:rPr>
        <w:t xml:space="preserve"> model </w:t>
      </w:r>
      <w:r w:rsidR="00D25EF2">
        <w:rPr>
          <w:lang w:val="en-US"/>
        </w:rPr>
        <w:t>which has</w:t>
      </w:r>
      <w:r>
        <w:rPr>
          <w:lang w:val="en-US"/>
        </w:rPr>
        <w:t xml:space="preserve"> </w:t>
      </w:r>
      <w:r w:rsidRPr="007332FC">
        <w:rPr>
          <w:lang w:val="en-US"/>
        </w:rPr>
        <w:t>been deprecated</w:t>
      </w:r>
      <w:r>
        <w:rPr>
          <w:lang w:val="en-US"/>
        </w:rPr>
        <w:t>.</w:t>
      </w:r>
      <w:r w:rsidRPr="007332FC">
        <w:rPr>
          <w:lang w:val="en-US"/>
        </w:rPr>
        <w:t xml:space="preserve"> </w:t>
      </w:r>
    </w:p>
  </w:footnote>
  <w:footnote w:id="3">
    <w:p w14:paraId="73C9E22D" w14:textId="77777777" w:rsidR="004D3C3D" w:rsidRPr="007332FC" w:rsidRDefault="004D3C3D" w:rsidP="003B5FB3">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161114CD" w:rsidR="004D3C3D" w:rsidRPr="00374991" w:rsidRDefault="004D3C3D">
      <w:pPr>
        <w:pStyle w:val="FootnoteText"/>
        <w:rPr>
          <w:lang w:val="en-US"/>
        </w:rPr>
      </w:pPr>
      <w:r>
        <w:rPr>
          <w:rStyle w:val="FootnoteReference"/>
        </w:rPr>
        <w:footnoteRef/>
      </w:r>
      <w:r w:rsidRPr="005D6FBB">
        <w:t xml:space="preserve"> </w:t>
      </w:r>
      <w:r w:rsidRPr="00BB68DB">
        <w:t xml:space="preserve">Syriani et al. </w:t>
      </w:r>
      <w:r>
        <w:fldChar w:fldCharType="begin" w:fldLock="1"/>
      </w:r>
      <w:r w:rsidRPr="00BB68DB">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Pr="00AB5B4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AB5B4D">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0128E5E8" w:rsidR="00072A8A" w:rsidRPr="00072A8A" w:rsidRDefault="00072A8A" w:rsidP="004676B3">
      <w:pPr>
        <w:jc w:val="both"/>
        <w:rPr>
          <w:lang w:val="en-US"/>
        </w:rPr>
      </w:pPr>
      <w:r>
        <w:rPr>
          <w:rStyle w:val="FootnoteReference"/>
        </w:rPr>
        <w:footnoteRef/>
      </w:r>
      <w: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Pr="00072A8A">
        <w:rPr>
          <w:rStyle w:val="translation"/>
          <w:sz w:val="20"/>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42E60F8D" w:rsidR="004D3C3D" w:rsidRPr="00956AF7" w:rsidRDefault="004D3C3D"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w:t>
      </w:r>
      <w:r w:rsidR="00626832">
        <w:rPr>
          <w:lang w:val="en-US"/>
        </w:rPr>
        <w:t>r</w:t>
      </w:r>
      <w:r>
        <w:rPr>
          <w:lang w:val="en-US"/>
        </w:rPr>
        <w:t xml:space="preserve">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106CC032" w:rsidR="005A1C02" w:rsidRPr="001B338C" w:rsidRDefault="005A1C02"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 xml:space="preserve">All replication materials behind this experiments can be </w:t>
      </w:r>
      <w:r w:rsidRPr="008E5280">
        <w:rPr>
          <w:rFonts w:eastAsiaTheme="minorEastAsia"/>
          <w:sz w:val="20"/>
          <w:szCs w:val="20"/>
          <w:lang w:val="en-US"/>
        </w:rPr>
        <w:t>accessed at</w:t>
      </w:r>
      <w:r w:rsidR="008E5280" w:rsidRPr="008E5280">
        <w:rPr>
          <w:sz w:val="20"/>
          <w:szCs w:val="20"/>
          <w:lang w:val="en-US"/>
        </w:rPr>
        <w:t xml:space="preserve"> </w:t>
      </w:r>
      <w:hyperlink r:id="rId1" w:history="1">
        <w:r w:rsidR="008E5280" w:rsidRPr="008E5280">
          <w:rPr>
            <w:rStyle w:val="Hyperlink"/>
            <w:sz w:val="20"/>
            <w:szCs w:val="20"/>
          </w:rPr>
          <w:t>https://osf.io/apdfw/</w:t>
        </w:r>
      </w:hyperlink>
      <w:r w:rsidRPr="008E5280">
        <w:rPr>
          <w:sz w:val="20"/>
          <w:szCs w:val="20"/>
          <w:lang w:val="en-US"/>
        </w:rPr>
        <w:t>.</w:t>
      </w:r>
    </w:p>
    <w:p w14:paraId="5FD782F7" w14:textId="77777777" w:rsidR="005A1C02" w:rsidRPr="001C4E3C" w:rsidRDefault="005A1C02" w:rsidP="005A1C02">
      <w:pPr>
        <w:pStyle w:val="FootnoteText"/>
        <w:rPr>
          <w:sz w:val="16"/>
          <w:lang w:val="en-US"/>
        </w:rPr>
      </w:pPr>
    </w:p>
  </w:footnote>
  <w:footnote w:id="8">
    <w:p w14:paraId="2104F5D5" w14:textId="2531930E" w:rsidR="004D3C3D" w:rsidRPr="001C4E3C" w:rsidRDefault="004D3C3D">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4D3C3D" w:rsidRPr="008E5280" w:rsidRDefault="004D3C3D">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4D3C3D" w:rsidRPr="00C22609" w:rsidRDefault="004D3C3D">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5C2F460D" w:rsidR="004D3C3D" w:rsidRPr="00C22609" w:rsidRDefault="004D3C3D"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Pr="001C4E3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FD69B1" w:rsidRDefault="00FD69B1" w:rsidP="00111CFA">
      <w:pPr>
        <w:pStyle w:val="FootnoteText"/>
        <w:jc w:val="both"/>
      </w:pPr>
      <w:r>
        <w:rPr>
          <w:rStyle w:val="FootnoteReference"/>
        </w:rPr>
        <w:footnoteRef/>
      </w:r>
      <w:r>
        <w:t xml:space="preserve"> Note: After we conducted the experiment OpenAI has presented the GPT-4o-mini which is cheaper than the GPT-3.5 models that we used. </w:t>
      </w:r>
      <w:r w:rsidR="00111CFA">
        <w:t>All of OpenAI’s new GPT API models are configured differently than the GPT-3.5 and GPT-4 model, we draw upon. Therefore, we have not evaluated these models yet</w:t>
      </w:r>
      <w:r w:rsidR="00C944FB">
        <w:t xml:space="preserve"> since these needs to be coded anew. </w:t>
      </w:r>
    </w:p>
  </w:footnote>
  <w:footnote w:id="13">
    <w:p w14:paraId="643B7291" w14:textId="407C25AA" w:rsidR="004D3C3D" w:rsidRPr="007D60F0" w:rsidRDefault="004D3C3D" w:rsidP="007D60F0">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4856CB2E" w14:textId="35DC6C81" w:rsidR="004D3C3D" w:rsidRPr="00BD4892" w:rsidRDefault="004D3C3D">
      <w:pPr>
        <w:pStyle w:val="FootnoteText"/>
        <w:rPr>
          <w:lang w:val="en-US"/>
        </w:rPr>
      </w:pPr>
    </w:p>
  </w:footnote>
  <w:footnote w:id="14">
    <w:p w14:paraId="474BFD5D" w14:textId="093CF71B" w:rsidR="004D3C3D" w:rsidRPr="00AC7F8B" w:rsidRDefault="004D3C3D">
      <w:pPr>
        <w:pStyle w:val="FootnoteText"/>
        <w:rPr>
          <w:lang w:val="en-US"/>
          <w:rPrChange w:id="191" w:author="Julian Christensen" w:date="2024-08-15T09:28:00Z">
            <w:rPr/>
          </w:rPrChange>
        </w:rPr>
      </w:pPr>
      <w:ins w:id="192" w:author="Julian Christensen" w:date="2024-08-15T09:28:00Z">
        <w:r>
          <w:rPr>
            <w:rStyle w:val="FootnoteReference"/>
          </w:rPr>
          <w:footnoteRef/>
        </w:r>
        <w:r w:rsidRPr="00AC7F8B">
          <w:rPr>
            <w:lang w:val="en-US"/>
            <w:rPrChange w:id="193" w:author="Julian Christensen" w:date="2024-08-15T09:28:00Z">
              <w:rPr/>
            </w:rPrChange>
          </w:rPr>
          <w:t xml:space="preserve"> </w:t>
        </w:r>
        <w:r>
          <w:rPr>
            <w:lang w:val="en-US"/>
          </w:rPr>
          <w:t>For now, it might e.g. be beneficial for research</w:t>
        </w:r>
      </w:ins>
      <w:ins w:id="194" w:author="Julian Christensen" w:date="2024-08-15T09:29:00Z">
        <w:r>
          <w:rPr>
            <w:lang w:val="en-US"/>
          </w:rPr>
          <w:t>ers</w:t>
        </w:r>
      </w:ins>
      <w:ins w:id="195" w:author="Julian Christensen" w:date="2024-08-15T09:28:00Z">
        <w:r>
          <w:rPr>
            <w:lang w:val="en-US"/>
          </w:rPr>
          <w:t xml:space="preserve"> to investigate the performance of GPT-4o or GPT-4-turbo since these models are significantly cheaper than the GPT-4 model we used.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4D3C3D" w:rsidRPr="007332FC" w:rsidRDefault="004D3C3D">
    <w:pPr>
      <w:pStyle w:val="Header"/>
      <w:rPr>
        <w:lang w:val="en-US"/>
      </w:rPr>
    </w:pPr>
    <w:r w:rsidRPr="007332FC">
      <w:rPr>
        <w:lang w:val="en-US"/>
      </w:rPr>
      <w:t xml:space="preserve">GPT </w:t>
    </w:r>
    <w:r w:rsidR="00925EC6">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4FABIKMso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5CC"/>
    <w:rsid w:val="00183B8E"/>
    <w:rsid w:val="0018428A"/>
    <w:rsid w:val="00185CED"/>
    <w:rsid w:val="00186531"/>
    <w:rsid w:val="00190435"/>
    <w:rsid w:val="00192248"/>
    <w:rsid w:val="001936BF"/>
    <w:rsid w:val="0019457C"/>
    <w:rsid w:val="00194CBC"/>
    <w:rsid w:val="00194D11"/>
    <w:rsid w:val="00197C88"/>
    <w:rsid w:val="001A0C60"/>
    <w:rsid w:val="001A14D6"/>
    <w:rsid w:val="001A19BC"/>
    <w:rsid w:val="001A4320"/>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2250"/>
    <w:rsid w:val="00234C3D"/>
    <w:rsid w:val="0023520D"/>
    <w:rsid w:val="0023752B"/>
    <w:rsid w:val="0024028C"/>
    <w:rsid w:val="00240608"/>
    <w:rsid w:val="00240878"/>
    <w:rsid w:val="002429D3"/>
    <w:rsid w:val="00246DFC"/>
    <w:rsid w:val="00246F91"/>
    <w:rsid w:val="0025186E"/>
    <w:rsid w:val="00253BEB"/>
    <w:rsid w:val="002545C4"/>
    <w:rsid w:val="002553A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5FB3"/>
    <w:rsid w:val="003B63AD"/>
    <w:rsid w:val="003B7713"/>
    <w:rsid w:val="003C57F2"/>
    <w:rsid w:val="003C5EE5"/>
    <w:rsid w:val="003C7425"/>
    <w:rsid w:val="003D1167"/>
    <w:rsid w:val="003D2733"/>
    <w:rsid w:val="003D3EC1"/>
    <w:rsid w:val="003D5914"/>
    <w:rsid w:val="003D6327"/>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5581"/>
    <w:rsid w:val="00495C59"/>
    <w:rsid w:val="00496CC9"/>
    <w:rsid w:val="00497AD0"/>
    <w:rsid w:val="00497B8E"/>
    <w:rsid w:val="004A01EC"/>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A5E"/>
    <w:rsid w:val="005C10AF"/>
    <w:rsid w:val="005C149D"/>
    <w:rsid w:val="005C2483"/>
    <w:rsid w:val="005C61C0"/>
    <w:rsid w:val="005C6840"/>
    <w:rsid w:val="005C6CFD"/>
    <w:rsid w:val="005C7C60"/>
    <w:rsid w:val="005D0384"/>
    <w:rsid w:val="005D50DA"/>
    <w:rsid w:val="005D585F"/>
    <w:rsid w:val="005D5E02"/>
    <w:rsid w:val="005D6FBB"/>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D6B"/>
    <w:rsid w:val="0061692C"/>
    <w:rsid w:val="0062256A"/>
    <w:rsid w:val="006236F5"/>
    <w:rsid w:val="00623AAE"/>
    <w:rsid w:val="00624A15"/>
    <w:rsid w:val="00624EC5"/>
    <w:rsid w:val="00625587"/>
    <w:rsid w:val="00626832"/>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EAD"/>
    <w:rsid w:val="006E2CC6"/>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6660"/>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5A5F"/>
    <w:rsid w:val="008560D4"/>
    <w:rsid w:val="00856BA9"/>
    <w:rsid w:val="00856E6B"/>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BA2"/>
    <w:rsid w:val="008F4B89"/>
    <w:rsid w:val="008F5E22"/>
    <w:rsid w:val="008F73ED"/>
    <w:rsid w:val="00901540"/>
    <w:rsid w:val="00901901"/>
    <w:rsid w:val="009044A0"/>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AF"/>
    <w:rsid w:val="009603F7"/>
    <w:rsid w:val="00962924"/>
    <w:rsid w:val="009647C5"/>
    <w:rsid w:val="0096492D"/>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152F"/>
    <w:rsid w:val="00B619D1"/>
    <w:rsid w:val="00B624F5"/>
    <w:rsid w:val="00B62CDE"/>
    <w:rsid w:val="00B6328D"/>
    <w:rsid w:val="00B6660B"/>
    <w:rsid w:val="00B703D0"/>
    <w:rsid w:val="00B70A12"/>
    <w:rsid w:val="00B721DE"/>
    <w:rsid w:val="00B7312F"/>
    <w:rsid w:val="00B731EF"/>
    <w:rsid w:val="00B740D9"/>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1084"/>
    <w:rsid w:val="00C62CD9"/>
    <w:rsid w:val="00C65579"/>
    <w:rsid w:val="00C675CA"/>
    <w:rsid w:val="00C72046"/>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76D"/>
    <w:rsid w:val="00CE10BC"/>
    <w:rsid w:val="00CE468E"/>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966"/>
    <w:rsid w:val="00D461EA"/>
    <w:rsid w:val="00D46E44"/>
    <w:rsid w:val="00D53A54"/>
    <w:rsid w:val="00D54184"/>
    <w:rsid w:val="00D5471A"/>
    <w:rsid w:val="00D55138"/>
    <w:rsid w:val="00D5602B"/>
    <w:rsid w:val="00D56BE2"/>
    <w:rsid w:val="00D57967"/>
    <w:rsid w:val="00D61843"/>
    <w:rsid w:val="00D61C8E"/>
    <w:rsid w:val="00D62B01"/>
    <w:rsid w:val="00D64633"/>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05AD"/>
    <w:rsid w:val="00E374F5"/>
    <w:rsid w:val="00E41AB0"/>
    <w:rsid w:val="00E41D8B"/>
    <w:rsid w:val="00E43081"/>
    <w:rsid w:val="00E463BC"/>
    <w:rsid w:val="00E50CAC"/>
    <w:rsid w:val="00E52864"/>
    <w:rsid w:val="00E55DF7"/>
    <w:rsid w:val="00E56CEB"/>
    <w:rsid w:val="00E56E60"/>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4F3C"/>
    <w:rsid w:val="00EC6241"/>
    <w:rsid w:val="00EC6A78"/>
    <w:rsid w:val="00EC6E04"/>
    <w:rsid w:val="00EC7C76"/>
    <w:rsid w:val="00EC7E2E"/>
    <w:rsid w:val="00ED31AC"/>
    <w:rsid w:val="00ED37B4"/>
    <w:rsid w:val="00ED563D"/>
    <w:rsid w:val="00ED63F5"/>
    <w:rsid w:val="00ED65B8"/>
    <w:rsid w:val="00EE0BFC"/>
    <w:rsid w:val="00EE3362"/>
    <w:rsid w:val="00EE3736"/>
    <w:rsid w:val="00EE588F"/>
    <w:rsid w:val="00EE701B"/>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E3AD2-9A8E-479A-B627-BE18AAF24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48</Pages>
  <Words>48153</Words>
  <Characters>274478</Characters>
  <Application>Microsoft Office Word</Application>
  <DocSecurity>0</DocSecurity>
  <Lines>2287</Lines>
  <Paragraphs>6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2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70</cp:revision>
  <cp:lastPrinted>2024-08-08T07:33:00Z</cp:lastPrinted>
  <dcterms:created xsi:type="dcterms:W3CDTF">2024-08-16T06:12:00Z</dcterms:created>
  <dcterms:modified xsi:type="dcterms:W3CDTF">2024-08-20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